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77232C0C" w14:textId="77777777" w:rsidR="0088236D"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1158816" w:history="1">
            <w:r w:rsidR="0088236D" w:rsidRPr="00CA5EAD">
              <w:rPr>
                <w:rStyle w:val="Hipervnculo"/>
                <w:noProof/>
              </w:rPr>
              <w:t>Capítulo 1</w:t>
            </w:r>
            <w:r w:rsidR="0088236D">
              <w:rPr>
                <w:noProof/>
                <w:webHidden/>
              </w:rPr>
              <w:tab/>
            </w:r>
            <w:r w:rsidR="0088236D">
              <w:rPr>
                <w:noProof/>
                <w:webHidden/>
              </w:rPr>
              <w:fldChar w:fldCharType="begin"/>
            </w:r>
            <w:r w:rsidR="0088236D">
              <w:rPr>
                <w:noProof/>
                <w:webHidden/>
              </w:rPr>
              <w:instrText xml:space="preserve"> PAGEREF _Toc161158816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1B5DBE60" w14:textId="77777777" w:rsidR="0088236D" w:rsidRDefault="001668D5">
          <w:pPr>
            <w:pStyle w:val="TDC1"/>
            <w:tabs>
              <w:tab w:val="right" w:leader="dot" w:pos="8211"/>
            </w:tabs>
            <w:rPr>
              <w:rFonts w:asciiTheme="minorHAnsi" w:eastAsiaTheme="minorEastAsia" w:hAnsiTheme="minorHAnsi" w:cstheme="minorBidi"/>
              <w:noProof/>
              <w:sz w:val="22"/>
              <w:szCs w:val="22"/>
            </w:rPr>
          </w:pPr>
          <w:hyperlink w:anchor="_Toc161158817" w:history="1">
            <w:r w:rsidR="0088236D" w:rsidRPr="00CA5EAD">
              <w:rPr>
                <w:rStyle w:val="Hipervnculo"/>
                <w:noProof/>
              </w:rPr>
              <w:t>Introducción</w:t>
            </w:r>
            <w:r w:rsidR="0088236D">
              <w:rPr>
                <w:noProof/>
                <w:webHidden/>
              </w:rPr>
              <w:tab/>
            </w:r>
            <w:r w:rsidR="0088236D">
              <w:rPr>
                <w:noProof/>
                <w:webHidden/>
              </w:rPr>
              <w:fldChar w:fldCharType="begin"/>
            </w:r>
            <w:r w:rsidR="0088236D">
              <w:rPr>
                <w:noProof/>
                <w:webHidden/>
              </w:rPr>
              <w:instrText xml:space="preserve"> PAGEREF _Toc161158817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765D1FA5"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18" w:history="1">
            <w:r w:rsidR="0088236D" w:rsidRPr="00CA5EAD">
              <w:rPr>
                <w:rStyle w:val="Hipervnculo"/>
                <w:noProof/>
              </w:rPr>
              <w:t>1.1.</w:t>
            </w:r>
            <w:r w:rsidR="0088236D">
              <w:rPr>
                <w:rFonts w:asciiTheme="minorHAnsi" w:eastAsiaTheme="minorEastAsia" w:hAnsiTheme="minorHAnsi" w:cstheme="minorBidi"/>
                <w:noProof/>
                <w:sz w:val="22"/>
                <w:szCs w:val="22"/>
              </w:rPr>
              <w:tab/>
            </w:r>
            <w:r w:rsidR="0088236D" w:rsidRPr="00CA5EAD">
              <w:rPr>
                <w:rStyle w:val="Hipervnculo"/>
                <w:noProof/>
              </w:rPr>
              <w:t>Motivación</w:t>
            </w:r>
            <w:r w:rsidR="0088236D">
              <w:rPr>
                <w:noProof/>
                <w:webHidden/>
              </w:rPr>
              <w:tab/>
            </w:r>
            <w:r w:rsidR="0088236D">
              <w:rPr>
                <w:noProof/>
                <w:webHidden/>
              </w:rPr>
              <w:fldChar w:fldCharType="begin"/>
            </w:r>
            <w:r w:rsidR="0088236D">
              <w:rPr>
                <w:noProof/>
                <w:webHidden/>
              </w:rPr>
              <w:instrText xml:space="preserve"> PAGEREF _Toc161158818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D93F4AD"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19" w:history="1">
            <w:r w:rsidR="0088236D" w:rsidRPr="00CA5EAD">
              <w:rPr>
                <w:rStyle w:val="Hipervnculo"/>
                <w:noProof/>
              </w:rPr>
              <w:t>1.2.</w:t>
            </w:r>
            <w:r w:rsidR="0088236D">
              <w:rPr>
                <w:rFonts w:asciiTheme="minorHAnsi" w:eastAsiaTheme="minorEastAsia" w:hAnsiTheme="minorHAnsi" w:cstheme="minorBidi"/>
                <w:noProof/>
                <w:sz w:val="22"/>
                <w:szCs w:val="22"/>
              </w:rPr>
              <w:tab/>
            </w:r>
            <w:r w:rsidR="0088236D" w:rsidRPr="00CA5EAD">
              <w:rPr>
                <w:rStyle w:val="Hipervnculo"/>
                <w:noProof/>
              </w:rPr>
              <w:t>Objetivos</w:t>
            </w:r>
            <w:r w:rsidR="0088236D">
              <w:rPr>
                <w:noProof/>
                <w:webHidden/>
              </w:rPr>
              <w:tab/>
            </w:r>
            <w:r w:rsidR="0088236D">
              <w:rPr>
                <w:noProof/>
                <w:webHidden/>
              </w:rPr>
              <w:fldChar w:fldCharType="begin"/>
            </w:r>
            <w:r w:rsidR="0088236D">
              <w:rPr>
                <w:noProof/>
                <w:webHidden/>
              </w:rPr>
              <w:instrText xml:space="preserve"> PAGEREF _Toc161158819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01E74E0"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20" w:history="1">
            <w:r w:rsidR="0088236D" w:rsidRPr="00CA5EAD">
              <w:rPr>
                <w:rStyle w:val="Hipervnculo"/>
                <w:noProof/>
              </w:rPr>
              <w:t>1.2.1.</w:t>
            </w:r>
            <w:r w:rsidR="0088236D">
              <w:rPr>
                <w:rFonts w:asciiTheme="minorHAnsi" w:eastAsiaTheme="minorEastAsia" w:hAnsiTheme="minorHAnsi" w:cstheme="minorBidi"/>
                <w:noProof/>
                <w:sz w:val="22"/>
                <w:szCs w:val="22"/>
              </w:rPr>
              <w:tab/>
            </w:r>
            <w:r w:rsidR="0088236D" w:rsidRPr="00CA5EAD">
              <w:rPr>
                <w:rStyle w:val="Hipervnculo"/>
                <w:noProof/>
              </w:rPr>
              <w:t>Objetivo General:</w:t>
            </w:r>
            <w:r w:rsidR="0088236D">
              <w:rPr>
                <w:noProof/>
                <w:webHidden/>
              </w:rPr>
              <w:tab/>
            </w:r>
            <w:r w:rsidR="0088236D">
              <w:rPr>
                <w:noProof/>
                <w:webHidden/>
              </w:rPr>
              <w:fldChar w:fldCharType="begin"/>
            </w:r>
            <w:r w:rsidR="0088236D">
              <w:rPr>
                <w:noProof/>
                <w:webHidden/>
              </w:rPr>
              <w:instrText xml:space="preserve"> PAGEREF _Toc161158820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0B76A219"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21" w:history="1">
            <w:r w:rsidR="0088236D" w:rsidRPr="00CA5EAD">
              <w:rPr>
                <w:rStyle w:val="Hipervnculo"/>
                <w:noProof/>
              </w:rPr>
              <w:t>1.2.2.</w:t>
            </w:r>
            <w:r w:rsidR="0088236D">
              <w:rPr>
                <w:rFonts w:asciiTheme="minorHAnsi" w:eastAsiaTheme="minorEastAsia" w:hAnsiTheme="minorHAnsi" w:cstheme="minorBidi"/>
                <w:noProof/>
                <w:sz w:val="22"/>
                <w:szCs w:val="22"/>
              </w:rPr>
              <w:tab/>
            </w:r>
            <w:r w:rsidR="0088236D" w:rsidRPr="00CA5EAD">
              <w:rPr>
                <w:rStyle w:val="Hipervnculo"/>
                <w:noProof/>
              </w:rPr>
              <w:t>Objetivos Específicos:</w:t>
            </w:r>
            <w:r w:rsidR="0088236D">
              <w:rPr>
                <w:noProof/>
                <w:webHidden/>
              </w:rPr>
              <w:tab/>
            </w:r>
            <w:r w:rsidR="0088236D">
              <w:rPr>
                <w:noProof/>
                <w:webHidden/>
              </w:rPr>
              <w:fldChar w:fldCharType="begin"/>
            </w:r>
            <w:r w:rsidR="0088236D">
              <w:rPr>
                <w:noProof/>
                <w:webHidden/>
              </w:rPr>
              <w:instrText xml:space="preserve"> PAGEREF _Toc161158821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135620F"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22" w:history="1">
            <w:r w:rsidR="0088236D" w:rsidRPr="00CA5EAD">
              <w:rPr>
                <w:rStyle w:val="Hipervnculo"/>
                <w:noProof/>
              </w:rPr>
              <w:t>1.3.</w:t>
            </w:r>
            <w:r w:rsidR="0088236D">
              <w:rPr>
                <w:rFonts w:asciiTheme="minorHAnsi" w:eastAsiaTheme="minorEastAsia" w:hAnsiTheme="minorHAnsi" w:cstheme="minorBidi"/>
                <w:noProof/>
                <w:sz w:val="22"/>
                <w:szCs w:val="22"/>
              </w:rPr>
              <w:tab/>
            </w:r>
            <w:r w:rsidR="0088236D" w:rsidRPr="00CA5EAD">
              <w:rPr>
                <w:rStyle w:val="Hipervnculo"/>
                <w:noProof/>
              </w:rPr>
              <w:t>Estructura del documento</w:t>
            </w:r>
            <w:r w:rsidR="0088236D">
              <w:rPr>
                <w:noProof/>
                <w:webHidden/>
              </w:rPr>
              <w:tab/>
            </w:r>
            <w:r w:rsidR="0088236D">
              <w:rPr>
                <w:noProof/>
                <w:webHidden/>
              </w:rPr>
              <w:fldChar w:fldCharType="begin"/>
            </w:r>
            <w:r w:rsidR="0088236D">
              <w:rPr>
                <w:noProof/>
                <w:webHidden/>
              </w:rPr>
              <w:instrText xml:space="preserve"> PAGEREF _Toc161158822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57FFD681" w14:textId="77777777" w:rsidR="0088236D" w:rsidRDefault="001668D5">
          <w:pPr>
            <w:pStyle w:val="TDC1"/>
            <w:tabs>
              <w:tab w:val="right" w:leader="dot" w:pos="8211"/>
            </w:tabs>
            <w:rPr>
              <w:rFonts w:asciiTheme="minorHAnsi" w:eastAsiaTheme="minorEastAsia" w:hAnsiTheme="minorHAnsi" w:cstheme="minorBidi"/>
              <w:noProof/>
              <w:sz w:val="22"/>
              <w:szCs w:val="22"/>
            </w:rPr>
          </w:pPr>
          <w:hyperlink w:anchor="_Toc161158823" w:history="1">
            <w:r w:rsidR="0088236D" w:rsidRPr="00CA5EAD">
              <w:rPr>
                <w:rStyle w:val="Hipervnculo"/>
                <w:noProof/>
              </w:rPr>
              <w:t>Capítulo 2</w:t>
            </w:r>
            <w:r w:rsidR="0088236D">
              <w:rPr>
                <w:noProof/>
                <w:webHidden/>
              </w:rPr>
              <w:tab/>
            </w:r>
            <w:r w:rsidR="0088236D">
              <w:rPr>
                <w:noProof/>
                <w:webHidden/>
              </w:rPr>
              <w:fldChar w:fldCharType="begin"/>
            </w:r>
            <w:r w:rsidR="0088236D">
              <w:rPr>
                <w:noProof/>
                <w:webHidden/>
              </w:rPr>
              <w:instrText xml:space="preserve"> PAGEREF _Toc161158823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0CD4F2C6" w14:textId="77777777" w:rsidR="0088236D" w:rsidRDefault="001668D5">
          <w:pPr>
            <w:pStyle w:val="TDC1"/>
            <w:tabs>
              <w:tab w:val="right" w:leader="dot" w:pos="8211"/>
            </w:tabs>
            <w:rPr>
              <w:rFonts w:asciiTheme="minorHAnsi" w:eastAsiaTheme="minorEastAsia" w:hAnsiTheme="minorHAnsi" w:cstheme="minorBidi"/>
              <w:noProof/>
              <w:sz w:val="22"/>
              <w:szCs w:val="22"/>
            </w:rPr>
          </w:pPr>
          <w:hyperlink w:anchor="_Toc161158824" w:history="1">
            <w:r w:rsidR="0088236D" w:rsidRPr="00CA5EAD">
              <w:rPr>
                <w:rStyle w:val="Hipervnculo"/>
                <w:noProof/>
              </w:rPr>
              <w:t>Marco Teórico</w:t>
            </w:r>
            <w:r w:rsidR="0088236D">
              <w:rPr>
                <w:noProof/>
                <w:webHidden/>
              </w:rPr>
              <w:tab/>
            </w:r>
            <w:r w:rsidR="0088236D">
              <w:rPr>
                <w:noProof/>
                <w:webHidden/>
              </w:rPr>
              <w:fldChar w:fldCharType="begin"/>
            </w:r>
            <w:r w:rsidR="0088236D">
              <w:rPr>
                <w:noProof/>
                <w:webHidden/>
              </w:rPr>
              <w:instrText xml:space="preserve"> PAGEREF _Toc161158824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60725C96"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25" w:history="1">
            <w:r w:rsidR="0088236D" w:rsidRPr="00CA5EAD">
              <w:rPr>
                <w:rStyle w:val="Hipervnculo"/>
                <w:noProof/>
              </w:rPr>
              <w:t>2.1.</w:t>
            </w:r>
            <w:r w:rsidR="0088236D">
              <w:rPr>
                <w:rFonts w:asciiTheme="minorHAnsi" w:eastAsiaTheme="minorEastAsia" w:hAnsiTheme="minorHAnsi" w:cstheme="minorBidi"/>
                <w:noProof/>
                <w:sz w:val="22"/>
                <w:szCs w:val="22"/>
              </w:rPr>
              <w:tab/>
            </w:r>
            <w:r w:rsidR="0088236D" w:rsidRPr="00CA5EAD">
              <w:rPr>
                <w:rStyle w:val="Hipervnculo"/>
                <w:noProof/>
              </w:rPr>
              <w:t>Tráfico web</w:t>
            </w:r>
            <w:r w:rsidR="0088236D">
              <w:rPr>
                <w:noProof/>
                <w:webHidden/>
              </w:rPr>
              <w:tab/>
            </w:r>
            <w:r w:rsidR="0088236D">
              <w:rPr>
                <w:noProof/>
                <w:webHidden/>
              </w:rPr>
              <w:fldChar w:fldCharType="begin"/>
            </w:r>
            <w:r w:rsidR="0088236D">
              <w:rPr>
                <w:noProof/>
                <w:webHidden/>
              </w:rPr>
              <w:instrText xml:space="preserve"> PAGEREF _Toc161158825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1E56CB59"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26" w:history="1">
            <w:r w:rsidR="0088236D" w:rsidRPr="00CA5EAD">
              <w:rPr>
                <w:rStyle w:val="Hipervnculo"/>
                <w:noProof/>
              </w:rPr>
              <w:t>2.2.</w:t>
            </w:r>
            <w:r w:rsidR="0088236D">
              <w:rPr>
                <w:rFonts w:asciiTheme="minorHAnsi" w:eastAsiaTheme="minorEastAsia" w:hAnsiTheme="minorHAnsi" w:cstheme="minorBidi"/>
                <w:noProof/>
                <w:sz w:val="22"/>
                <w:szCs w:val="22"/>
              </w:rPr>
              <w:tab/>
            </w:r>
            <w:r w:rsidR="0088236D" w:rsidRPr="00CA5EAD">
              <w:rPr>
                <w:rStyle w:val="Hipervnculo"/>
                <w:noProof/>
              </w:rPr>
              <w:t>Series de tiempo</w:t>
            </w:r>
            <w:r w:rsidR="0088236D">
              <w:rPr>
                <w:noProof/>
                <w:webHidden/>
              </w:rPr>
              <w:tab/>
            </w:r>
            <w:r w:rsidR="0088236D">
              <w:rPr>
                <w:noProof/>
                <w:webHidden/>
              </w:rPr>
              <w:fldChar w:fldCharType="begin"/>
            </w:r>
            <w:r w:rsidR="0088236D">
              <w:rPr>
                <w:noProof/>
                <w:webHidden/>
              </w:rPr>
              <w:instrText xml:space="preserve"> PAGEREF _Toc161158826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02C3DB8B"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27" w:history="1">
            <w:r w:rsidR="0088236D" w:rsidRPr="00CA5EAD">
              <w:rPr>
                <w:rStyle w:val="Hipervnculo"/>
                <w:noProof/>
              </w:rPr>
              <w:t>2.1.</w:t>
            </w:r>
            <w:r w:rsidR="0088236D">
              <w:rPr>
                <w:rFonts w:asciiTheme="minorHAnsi" w:eastAsiaTheme="minorEastAsia" w:hAnsiTheme="minorHAnsi" w:cstheme="minorBidi"/>
                <w:noProof/>
                <w:sz w:val="22"/>
                <w:szCs w:val="22"/>
              </w:rPr>
              <w:tab/>
            </w:r>
            <w:r w:rsidR="0088236D" w:rsidRPr="00CA5EAD">
              <w:rPr>
                <w:rStyle w:val="Hipervnculo"/>
                <w:noProof/>
              </w:rPr>
              <w:t>Pronóstico de  series de tiempo de tráfico web</w:t>
            </w:r>
            <w:r w:rsidR="0088236D">
              <w:rPr>
                <w:noProof/>
                <w:webHidden/>
              </w:rPr>
              <w:tab/>
            </w:r>
            <w:r w:rsidR="0088236D">
              <w:rPr>
                <w:noProof/>
                <w:webHidden/>
              </w:rPr>
              <w:fldChar w:fldCharType="begin"/>
            </w:r>
            <w:r w:rsidR="0088236D">
              <w:rPr>
                <w:noProof/>
                <w:webHidden/>
              </w:rPr>
              <w:instrText xml:space="preserve"> PAGEREF _Toc161158827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2ECA1E8A"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28" w:history="1">
            <w:r w:rsidR="0088236D" w:rsidRPr="00CA5EAD">
              <w:rPr>
                <w:rStyle w:val="Hipervnculo"/>
                <w:noProof/>
              </w:rPr>
              <w:t>2.2.</w:t>
            </w:r>
            <w:r w:rsidR="0088236D">
              <w:rPr>
                <w:rFonts w:asciiTheme="minorHAnsi" w:eastAsiaTheme="minorEastAsia" w:hAnsiTheme="minorHAnsi" w:cstheme="minorBidi"/>
                <w:noProof/>
                <w:sz w:val="22"/>
                <w:szCs w:val="22"/>
              </w:rPr>
              <w:tab/>
            </w:r>
            <w:r w:rsidR="0088236D" w:rsidRPr="00CA5EAD">
              <w:rPr>
                <w:rStyle w:val="Hipervnculo"/>
                <w:noProof/>
              </w:rPr>
              <w:t>Evaluación de desempeño de los modelos predictivos</w:t>
            </w:r>
            <w:r w:rsidR="0088236D">
              <w:rPr>
                <w:noProof/>
                <w:webHidden/>
              </w:rPr>
              <w:tab/>
            </w:r>
            <w:r w:rsidR="0088236D">
              <w:rPr>
                <w:noProof/>
                <w:webHidden/>
              </w:rPr>
              <w:fldChar w:fldCharType="begin"/>
            </w:r>
            <w:r w:rsidR="0088236D">
              <w:rPr>
                <w:noProof/>
                <w:webHidden/>
              </w:rPr>
              <w:instrText xml:space="preserve"> PAGEREF _Toc161158828 \h </w:instrText>
            </w:r>
            <w:r w:rsidR="0088236D">
              <w:rPr>
                <w:noProof/>
                <w:webHidden/>
              </w:rPr>
            </w:r>
            <w:r w:rsidR="0088236D">
              <w:rPr>
                <w:noProof/>
                <w:webHidden/>
              </w:rPr>
              <w:fldChar w:fldCharType="separate"/>
            </w:r>
            <w:r w:rsidR="0088236D">
              <w:rPr>
                <w:noProof/>
                <w:webHidden/>
              </w:rPr>
              <w:t>5</w:t>
            </w:r>
            <w:r w:rsidR="0088236D">
              <w:rPr>
                <w:noProof/>
                <w:webHidden/>
              </w:rPr>
              <w:fldChar w:fldCharType="end"/>
            </w:r>
          </w:hyperlink>
        </w:p>
        <w:p w14:paraId="1B027312" w14:textId="77777777" w:rsidR="0088236D" w:rsidRDefault="001668D5">
          <w:pPr>
            <w:pStyle w:val="TDC1"/>
            <w:tabs>
              <w:tab w:val="right" w:leader="dot" w:pos="8211"/>
            </w:tabs>
            <w:rPr>
              <w:rFonts w:asciiTheme="minorHAnsi" w:eastAsiaTheme="minorEastAsia" w:hAnsiTheme="minorHAnsi" w:cstheme="minorBidi"/>
              <w:noProof/>
              <w:sz w:val="22"/>
              <w:szCs w:val="22"/>
            </w:rPr>
          </w:pPr>
          <w:hyperlink w:anchor="_Toc161158829" w:history="1">
            <w:r w:rsidR="0088236D" w:rsidRPr="00CA5EAD">
              <w:rPr>
                <w:rStyle w:val="Hipervnculo"/>
                <w:noProof/>
              </w:rPr>
              <w:t>Capítulo 3</w:t>
            </w:r>
            <w:r w:rsidR="0088236D">
              <w:rPr>
                <w:noProof/>
                <w:webHidden/>
              </w:rPr>
              <w:tab/>
            </w:r>
            <w:r w:rsidR="0088236D">
              <w:rPr>
                <w:noProof/>
                <w:webHidden/>
              </w:rPr>
              <w:fldChar w:fldCharType="begin"/>
            </w:r>
            <w:r w:rsidR="0088236D">
              <w:rPr>
                <w:noProof/>
                <w:webHidden/>
              </w:rPr>
              <w:instrText xml:space="preserve"> PAGEREF _Toc161158829 \h </w:instrText>
            </w:r>
            <w:r w:rsidR="0088236D">
              <w:rPr>
                <w:noProof/>
                <w:webHidden/>
              </w:rPr>
            </w:r>
            <w:r w:rsidR="0088236D">
              <w:rPr>
                <w:noProof/>
                <w:webHidden/>
              </w:rPr>
              <w:fldChar w:fldCharType="separate"/>
            </w:r>
            <w:r w:rsidR="0088236D">
              <w:rPr>
                <w:noProof/>
                <w:webHidden/>
              </w:rPr>
              <w:t>6</w:t>
            </w:r>
            <w:r w:rsidR="0088236D">
              <w:rPr>
                <w:noProof/>
                <w:webHidden/>
              </w:rPr>
              <w:fldChar w:fldCharType="end"/>
            </w:r>
          </w:hyperlink>
        </w:p>
        <w:p w14:paraId="48054956" w14:textId="77777777" w:rsidR="0088236D" w:rsidRDefault="001668D5">
          <w:pPr>
            <w:pStyle w:val="TDC1"/>
            <w:tabs>
              <w:tab w:val="right" w:leader="dot" w:pos="8211"/>
            </w:tabs>
            <w:rPr>
              <w:rFonts w:asciiTheme="minorHAnsi" w:eastAsiaTheme="minorEastAsia" w:hAnsiTheme="minorHAnsi" w:cstheme="minorBidi"/>
              <w:noProof/>
              <w:sz w:val="22"/>
              <w:szCs w:val="22"/>
            </w:rPr>
          </w:pPr>
          <w:hyperlink w:anchor="_Toc161158830" w:history="1">
            <w:r w:rsidR="0088236D" w:rsidRPr="00CA5EAD">
              <w:rPr>
                <w:rStyle w:val="Hipervnculo"/>
                <w:noProof/>
              </w:rPr>
              <w:t>Descripción del problema</w:t>
            </w:r>
            <w:r w:rsidR="0088236D">
              <w:rPr>
                <w:noProof/>
                <w:webHidden/>
              </w:rPr>
              <w:tab/>
            </w:r>
            <w:r w:rsidR="0088236D">
              <w:rPr>
                <w:noProof/>
                <w:webHidden/>
              </w:rPr>
              <w:fldChar w:fldCharType="begin"/>
            </w:r>
            <w:r w:rsidR="0088236D">
              <w:rPr>
                <w:noProof/>
                <w:webHidden/>
              </w:rPr>
              <w:instrText xml:space="preserve"> PAGEREF _Toc161158830 \h </w:instrText>
            </w:r>
            <w:r w:rsidR="0088236D">
              <w:rPr>
                <w:noProof/>
                <w:webHidden/>
              </w:rPr>
            </w:r>
            <w:r w:rsidR="0088236D">
              <w:rPr>
                <w:noProof/>
                <w:webHidden/>
              </w:rPr>
              <w:fldChar w:fldCharType="separate"/>
            </w:r>
            <w:r w:rsidR="0088236D">
              <w:rPr>
                <w:noProof/>
                <w:webHidden/>
              </w:rPr>
              <w:t>6</w:t>
            </w:r>
            <w:r w:rsidR="0088236D">
              <w:rPr>
                <w:noProof/>
                <w:webHidden/>
              </w:rPr>
              <w:fldChar w:fldCharType="end"/>
            </w:r>
          </w:hyperlink>
        </w:p>
        <w:p w14:paraId="0DDB533E"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31" w:history="1">
            <w:r w:rsidR="0088236D" w:rsidRPr="00CA5EAD">
              <w:rPr>
                <w:rStyle w:val="Hipervnculo"/>
                <w:bCs/>
                <w:iCs/>
                <w:noProof/>
              </w:rPr>
              <w:t>3.1</w:t>
            </w:r>
            <w:r w:rsidR="0088236D">
              <w:rPr>
                <w:rFonts w:asciiTheme="minorHAnsi" w:eastAsiaTheme="minorEastAsia" w:hAnsiTheme="minorHAnsi" w:cstheme="minorBidi"/>
                <w:noProof/>
                <w:sz w:val="22"/>
                <w:szCs w:val="22"/>
              </w:rPr>
              <w:tab/>
            </w:r>
            <w:r w:rsidR="0088236D" w:rsidRPr="00CA5EAD">
              <w:rPr>
                <w:rStyle w:val="Hipervnculo"/>
                <w:bCs/>
                <w:iCs/>
                <w:noProof/>
              </w:rPr>
              <w:t>El problema</w:t>
            </w:r>
            <w:r w:rsidR="0088236D">
              <w:rPr>
                <w:noProof/>
                <w:webHidden/>
              </w:rPr>
              <w:tab/>
            </w:r>
            <w:r w:rsidR="0088236D">
              <w:rPr>
                <w:noProof/>
                <w:webHidden/>
              </w:rPr>
              <w:fldChar w:fldCharType="begin"/>
            </w:r>
            <w:r w:rsidR="0088236D">
              <w:rPr>
                <w:noProof/>
                <w:webHidden/>
              </w:rPr>
              <w:instrText xml:space="preserve"> PAGEREF _Toc161158831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321533B0"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32" w:history="1">
            <w:r w:rsidR="0088236D" w:rsidRPr="00CA5EAD">
              <w:rPr>
                <w:rStyle w:val="Hipervnculo"/>
                <w:noProof/>
              </w:rPr>
              <w:t>3.2</w:t>
            </w:r>
            <w:r w:rsidR="0088236D">
              <w:rPr>
                <w:rFonts w:asciiTheme="minorHAnsi" w:eastAsiaTheme="minorEastAsia" w:hAnsiTheme="minorHAnsi" w:cstheme="minorBidi"/>
                <w:noProof/>
                <w:sz w:val="22"/>
                <w:szCs w:val="22"/>
              </w:rPr>
              <w:tab/>
            </w:r>
            <w:r w:rsidR="0088236D" w:rsidRPr="00CA5EAD">
              <w:rPr>
                <w:rStyle w:val="Hipervnculo"/>
                <w:noProof/>
              </w:rPr>
              <w:t>Estructura Organizacional</w:t>
            </w:r>
            <w:r w:rsidR="0088236D">
              <w:rPr>
                <w:noProof/>
                <w:webHidden/>
              </w:rPr>
              <w:tab/>
            </w:r>
            <w:r w:rsidR="0088236D">
              <w:rPr>
                <w:noProof/>
                <w:webHidden/>
              </w:rPr>
              <w:fldChar w:fldCharType="begin"/>
            </w:r>
            <w:r w:rsidR="0088236D">
              <w:rPr>
                <w:noProof/>
                <w:webHidden/>
              </w:rPr>
              <w:instrText xml:space="preserve"> PAGEREF _Toc161158832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726CA952"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33" w:history="1">
            <w:r w:rsidR="0088236D" w:rsidRPr="00CA5EAD">
              <w:rPr>
                <w:rStyle w:val="Hipervnculo"/>
                <w:noProof/>
              </w:rPr>
              <w:t>3.3</w:t>
            </w:r>
            <w:r w:rsidR="0088236D">
              <w:rPr>
                <w:rFonts w:asciiTheme="minorHAnsi" w:eastAsiaTheme="minorEastAsia" w:hAnsiTheme="minorHAnsi" w:cstheme="minorBidi"/>
                <w:noProof/>
                <w:sz w:val="22"/>
                <w:szCs w:val="22"/>
              </w:rPr>
              <w:tab/>
            </w:r>
            <w:r w:rsidR="0088236D" w:rsidRPr="00CA5EAD">
              <w:rPr>
                <w:rStyle w:val="Hipervnculo"/>
                <w:noProof/>
              </w:rPr>
              <w:t xml:space="preserve">Organigrama </w:t>
            </w:r>
            <w:r w:rsidR="0088236D" w:rsidRPr="00CA5EAD">
              <w:rPr>
                <w:rStyle w:val="Hipervnculo"/>
                <w:noProof/>
              </w:rPr>
              <w:drawing>
                <wp:inline distT="0" distB="0" distL="0" distR="0" wp14:anchorId="599C93F8" wp14:editId="2F0261F3">
                  <wp:extent cx="4702175" cy="1907485"/>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r w:rsidR="0088236D">
              <w:rPr>
                <w:noProof/>
                <w:webHidden/>
              </w:rPr>
              <w:tab/>
            </w:r>
            <w:r w:rsidR="0088236D">
              <w:rPr>
                <w:noProof/>
                <w:webHidden/>
              </w:rPr>
              <w:fldChar w:fldCharType="begin"/>
            </w:r>
            <w:r w:rsidR="0088236D">
              <w:rPr>
                <w:noProof/>
                <w:webHidden/>
              </w:rPr>
              <w:instrText xml:space="preserve"> PAGEREF _Toc161158833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4DA8AC71" w14:textId="77777777" w:rsidR="0088236D" w:rsidRDefault="001668D5">
          <w:pPr>
            <w:pStyle w:val="TDC1"/>
            <w:tabs>
              <w:tab w:val="right" w:leader="dot" w:pos="8211"/>
            </w:tabs>
            <w:rPr>
              <w:rFonts w:asciiTheme="minorHAnsi" w:eastAsiaTheme="minorEastAsia" w:hAnsiTheme="minorHAnsi" w:cstheme="minorBidi"/>
              <w:noProof/>
              <w:sz w:val="22"/>
              <w:szCs w:val="22"/>
            </w:rPr>
          </w:pPr>
          <w:hyperlink w:anchor="_Toc161158834" w:history="1">
            <w:r w:rsidR="0088236D" w:rsidRPr="00CA5EAD">
              <w:rPr>
                <w:rStyle w:val="Hipervnculo"/>
                <w:noProof/>
              </w:rPr>
              <w:t>Capítulo 4</w:t>
            </w:r>
            <w:r w:rsidR="0088236D">
              <w:rPr>
                <w:noProof/>
                <w:webHidden/>
              </w:rPr>
              <w:tab/>
            </w:r>
            <w:r w:rsidR="0088236D">
              <w:rPr>
                <w:noProof/>
                <w:webHidden/>
              </w:rPr>
              <w:fldChar w:fldCharType="begin"/>
            </w:r>
            <w:r w:rsidR="0088236D">
              <w:rPr>
                <w:noProof/>
                <w:webHidden/>
              </w:rPr>
              <w:instrText xml:space="preserve"> PAGEREF _Toc161158834 \h </w:instrText>
            </w:r>
            <w:r w:rsidR="0088236D">
              <w:rPr>
                <w:noProof/>
                <w:webHidden/>
              </w:rPr>
            </w:r>
            <w:r w:rsidR="0088236D">
              <w:rPr>
                <w:noProof/>
                <w:webHidden/>
              </w:rPr>
              <w:fldChar w:fldCharType="separate"/>
            </w:r>
            <w:r w:rsidR="0088236D">
              <w:rPr>
                <w:noProof/>
                <w:webHidden/>
              </w:rPr>
              <w:t>9</w:t>
            </w:r>
            <w:r w:rsidR="0088236D">
              <w:rPr>
                <w:noProof/>
                <w:webHidden/>
              </w:rPr>
              <w:fldChar w:fldCharType="end"/>
            </w:r>
          </w:hyperlink>
        </w:p>
        <w:p w14:paraId="5AEC5C6A" w14:textId="77777777" w:rsidR="0088236D" w:rsidRDefault="001668D5">
          <w:pPr>
            <w:pStyle w:val="TDC1"/>
            <w:tabs>
              <w:tab w:val="right" w:leader="dot" w:pos="8211"/>
            </w:tabs>
            <w:rPr>
              <w:rFonts w:asciiTheme="minorHAnsi" w:eastAsiaTheme="minorEastAsia" w:hAnsiTheme="minorHAnsi" w:cstheme="minorBidi"/>
              <w:noProof/>
              <w:sz w:val="22"/>
              <w:szCs w:val="22"/>
            </w:rPr>
          </w:pPr>
          <w:hyperlink w:anchor="_Toc161158835" w:history="1">
            <w:r w:rsidR="0088236D" w:rsidRPr="00CA5EAD">
              <w:rPr>
                <w:rStyle w:val="Hipervnculo"/>
                <w:noProof/>
              </w:rPr>
              <w:t>Solución Propuesta</w:t>
            </w:r>
            <w:r w:rsidR="0088236D">
              <w:rPr>
                <w:noProof/>
                <w:webHidden/>
              </w:rPr>
              <w:tab/>
            </w:r>
            <w:r w:rsidR="0088236D">
              <w:rPr>
                <w:noProof/>
                <w:webHidden/>
              </w:rPr>
              <w:fldChar w:fldCharType="begin"/>
            </w:r>
            <w:r w:rsidR="0088236D">
              <w:rPr>
                <w:noProof/>
                <w:webHidden/>
              </w:rPr>
              <w:instrText xml:space="preserve"> PAGEREF _Toc161158835 \h </w:instrText>
            </w:r>
            <w:r w:rsidR="0088236D">
              <w:rPr>
                <w:noProof/>
                <w:webHidden/>
              </w:rPr>
            </w:r>
            <w:r w:rsidR="0088236D">
              <w:rPr>
                <w:noProof/>
                <w:webHidden/>
              </w:rPr>
              <w:fldChar w:fldCharType="separate"/>
            </w:r>
            <w:r w:rsidR="0088236D">
              <w:rPr>
                <w:noProof/>
                <w:webHidden/>
              </w:rPr>
              <w:t>9</w:t>
            </w:r>
            <w:r w:rsidR="0088236D">
              <w:rPr>
                <w:noProof/>
                <w:webHidden/>
              </w:rPr>
              <w:fldChar w:fldCharType="end"/>
            </w:r>
          </w:hyperlink>
        </w:p>
        <w:p w14:paraId="38A247E4"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36" w:history="1">
            <w:r w:rsidR="0088236D" w:rsidRPr="00CA5EAD">
              <w:rPr>
                <w:rStyle w:val="Hipervnculo"/>
                <w:noProof/>
              </w:rPr>
              <w:t>4.1</w:t>
            </w:r>
            <w:r w:rsidR="0088236D">
              <w:rPr>
                <w:rFonts w:asciiTheme="minorHAnsi" w:eastAsiaTheme="minorEastAsia" w:hAnsiTheme="minorHAnsi" w:cstheme="minorBidi"/>
                <w:noProof/>
                <w:sz w:val="22"/>
                <w:szCs w:val="22"/>
              </w:rPr>
              <w:tab/>
            </w:r>
            <w:r w:rsidR="0088236D" w:rsidRPr="00CA5EAD">
              <w:rPr>
                <w:rStyle w:val="Hipervnculo"/>
                <w:noProof/>
              </w:rPr>
              <w:t>Materiales y Métodos</w:t>
            </w:r>
            <w:r w:rsidR="0088236D">
              <w:rPr>
                <w:noProof/>
                <w:webHidden/>
              </w:rPr>
              <w:tab/>
            </w:r>
            <w:r w:rsidR="0088236D">
              <w:rPr>
                <w:noProof/>
                <w:webHidden/>
              </w:rPr>
              <w:fldChar w:fldCharType="begin"/>
            </w:r>
            <w:r w:rsidR="0088236D">
              <w:rPr>
                <w:noProof/>
                <w:webHidden/>
              </w:rPr>
              <w:instrText xml:space="preserve"> PAGEREF _Toc161158836 \h </w:instrText>
            </w:r>
            <w:r w:rsidR="0088236D">
              <w:rPr>
                <w:noProof/>
                <w:webHidden/>
              </w:rPr>
            </w:r>
            <w:r w:rsidR="0088236D">
              <w:rPr>
                <w:noProof/>
                <w:webHidden/>
              </w:rPr>
              <w:fldChar w:fldCharType="separate"/>
            </w:r>
            <w:r w:rsidR="0088236D">
              <w:rPr>
                <w:noProof/>
                <w:webHidden/>
              </w:rPr>
              <w:t>10</w:t>
            </w:r>
            <w:r w:rsidR="0088236D">
              <w:rPr>
                <w:noProof/>
                <w:webHidden/>
              </w:rPr>
              <w:fldChar w:fldCharType="end"/>
            </w:r>
          </w:hyperlink>
        </w:p>
        <w:p w14:paraId="44ACD98F" w14:textId="77777777" w:rsidR="0088236D" w:rsidRDefault="001668D5">
          <w:pPr>
            <w:pStyle w:val="TDC2"/>
            <w:tabs>
              <w:tab w:val="left" w:pos="880"/>
              <w:tab w:val="right" w:leader="dot" w:pos="8211"/>
            </w:tabs>
            <w:rPr>
              <w:rFonts w:asciiTheme="minorHAnsi" w:eastAsiaTheme="minorEastAsia" w:hAnsiTheme="minorHAnsi" w:cstheme="minorBidi"/>
              <w:noProof/>
              <w:sz w:val="22"/>
              <w:szCs w:val="22"/>
            </w:rPr>
          </w:pPr>
          <w:hyperlink w:anchor="_Toc161158837" w:history="1">
            <w:r w:rsidR="0088236D" w:rsidRPr="00CA5EAD">
              <w:rPr>
                <w:rStyle w:val="Hipervnculo"/>
                <w:noProof/>
              </w:rPr>
              <w:t>4.2</w:t>
            </w:r>
            <w:r w:rsidR="0088236D">
              <w:rPr>
                <w:rFonts w:asciiTheme="minorHAnsi" w:eastAsiaTheme="minorEastAsia" w:hAnsiTheme="minorHAnsi" w:cstheme="minorBidi"/>
                <w:noProof/>
                <w:sz w:val="22"/>
                <w:szCs w:val="22"/>
              </w:rPr>
              <w:tab/>
            </w:r>
            <w:r w:rsidR="0088236D" w:rsidRPr="00CA5EAD">
              <w:rPr>
                <w:rStyle w:val="Hipervnculo"/>
                <w:noProof/>
              </w:rPr>
              <w:t>Herramientas y Materiales</w:t>
            </w:r>
            <w:r w:rsidR="0088236D">
              <w:rPr>
                <w:noProof/>
                <w:webHidden/>
              </w:rPr>
              <w:tab/>
            </w:r>
            <w:r w:rsidR="0088236D">
              <w:rPr>
                <w:noProof/>
                <w:webHidden/>
              </w:rPr>
              <w:fldChar w:fldCharType="begin"/>
            </w:r>
            <w:r w:rsidR="0088236D">
              <w:rPr>
                <w:noProof/>
                <w:webHidden/>
              </w:rPr>
              <w:instrText xml:space="preserve"> PAGEREF _Toc161158837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62313B9"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38" w:history="1">
            <w:r w:rsidR="0088236D" w:rsidRPr="00CA5EAD">
              <w:rPr>
                <w:rStyle w:val="Hipervnculo"/>
                <w:noProof/>
              </w:rPr>
              <w:t>4.2.1</w:t>
            </w:r>
            <w:r w:rsidR="0088236D">
              <w:rPr>
                <w:rFonts w:asciiTheme="minorHAnsi" w:eastAsiaTheme="minorEastAsia" w:hAnsiTheme="minorHAnsi" w:cstheme="minorBidi"/>
                <w:noProof/>
                <w:sz w:val="22"/>
                <w:szCs w:val="22"/>
              </w:rPr>
              <w:tab/>
            </w:r>
            <w:r w:rsidR="0088236D" w:rsidRPr="00CA5EAD">
              <w:rPr>
                <w:rStyle w:val="Hipervnculo"/>
                <w:noProof/>
              </w:rPr>
              <w:t>Python</w:t>
            </w:r>
            <w:r w:rsidR="0088236D">
              <w:rPr>
                <w:noProof/>
                <w:webHidden/>
              </w:rPr>
              <w:tab/>
            </w:r>
            <w:r w:rsidR="0088236D">
              <w:rPr>
                <w:noProof/>
                <w:webHidden/>
              </w:rPr>
              <w:fldChar w:fldCharType="begin"/>
            </w:r>
            <w:r w:rsidR="0088236D">
              <w:rPr>
                <w:noProof/>
                <w:webHidden/>
              </w:rPr>
              <w:instrText xml:space="preserve"> PAGEREF _Toc161158838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7AB872B3"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39" w:history="1">
            <w:r w:rsidR="0088236D" w:rsidRPr="00CA5EAD">
              <w:rPr>
                <w:rStyle w:val="Hipervnculo"/>
                <w:noProof/>
              </w:rPr>
              <w:t>4.2.2</w:t>
            </w:r>
            <w:r w:rsidR="0088236D">
              <w:rPr>
                <w:rFonts w:asciiTheme="minorHAnsi" w:eastAsiaTheme="minorEastAsia" w:hAnsiTheme="minorHAnsi" w:cstheme="minorBidi"/>
                <w:noProof/>
                <w:sz w:val="22"/>
                <w:szCs w:val="22"/>
              </w:rPr>
              <w:tab/>
            </w:r>
            <w:r w:rsidR="0088236D" w:rsidRPr="00CA5EAD">
              <w:rPr>
                <w:rStyle w:val="Hipervnculo"/>
                <w:noProof/>
              </w:rPr>
              <w:t>Google Drive</w:t>
            </w:r>
            <w:r w:rsidR="0088236D">
              <w:rPr>
                <w:noProof/>
                <w:webHidden/>
              </w:rPr>
              <w:tab/>
            </w:r>
            <w:r w:rsidR="0088236D">
              <w:rPr>
                <w:noProof/>
                <w:webHidden/>
              </w:rPr>
              <w:fldChar w:fldCharType="begin"/>
            </w:r>
            <w:r w:rsidR="0088236D">
              <w:rPr>
                <w:noProof/>
                <w:webHidden/>
              </w:rPr>
              <w:instrText xml:space="preserve"> PAGEREF _Toc161158839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11153CB5"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0" w:history="1">
            <w:r w:rsidR="0088236D" w:rsidRPr="00CA5EAD">
              <w:rPr>
                <w:rStyle w:val="Hipervnculo"/>
                <w:noProof/>
              </w:rPr>
              <w:t>4.2.3</w:t>
            </w:r>
            <w:r w:rsidR="0088236D">
              <w:rPr>
                <w:rFonts w:asciiTheme="minorHAnsi" w:eastAsiaTheme="minorEastAsia" w:hAnsiTheme="minorHAnsi" w:cstheme="minorBidi"/>
                <w:noProof/>
                <w:sz w:val="22"/>
                <w:szCs w:val="22"/>
              </w:rPr>
              <w:tab/>
            </w:r>
            <w:r w:rsidR="0088236D" w:rsidRPr="00CA5EAD">
              <w:rPr>
                <w:rStyle w:val="Hipervnculo"/>
                <w:noProof/>
              </w:rPr>
              <w:t>Universal Analytics (UA)</w:t>
            </w:r>
            <w:r w:rsidR="0088236D">
              <w:rPr>
                <w:noProof/>
                <w:webHidden/>
              </w:rPr>
              <w:tab/>
            </w:r>
            <w:r w:rsidR="0088236D">
              <w:rPr>
                <w:noProof/>
                <w:webHidden/>
              </w:rPr>
              <w:fldChar w:fldCharType="begin"/>
            </w:r>
            <w:r w:rsidR="0088236D">
              <w:rPr>
                <w:noProof/>
                <w:webHidden/>
              </w:rPr>
              <w:instrText xml:space="preserve"> PAGEREF _Toc161158840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76C6B302"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1" w:history="1">
            <w:r w:rsidR="0088236D" w:rsidRPr="00CA5EAD">
              <w:rPr>
                <w:rStyle w:val="Hipervnculo"/>
                <w:noProof/>
              </w:rPr>
              <w:t>4.2.4</w:t>
            </w:r>
            <w:r w:rsidR="0088236D">
              <w:rPr>
                <w:rFonts w:asciiTheme="minorHAnsi" w:eastAsiaTheme="minorEastAsia" w:hAnsiTheme="minorHAnsi" w:cstheme="minorBidi"/>
                <w:noProof/>
                <w:sz w:val="22"/>
                <w:szCs w:val="22"/>
              </w:rPr>
              <w:tab/>
            </w:r>
            <w:r w:rsidR="0088236D" w:rsidRPr="00CA5EAD">
              <w:rPr>
                <w:rStyle w:val="Hipervnculo"/>
                <w:noProof/>
              </w:rPr>
              <w:t>Google Analytics 4 (GA4)</w:t>
            </w:r>
            <w:r w:rsidR="0088236D">
              <w:rPr>
                <w:noProof/>
                <w:webHidden/>
              </w:rPr>
              <w:tab/>
            </w:r>
            <w:r w:rsidR="0088236D">
              <w:rPr>
                <w:noProof/>
                <w:webHidden/>
              </w:rPr>
              <w:fldChar w:fldCharType="begin"/>
            </w:r>
            <w:r w:rsidR="0088236D">
              <w:rPr>
                <w:noProof/>
                <w:webHidden/>
              </w:rPr>
              <w:instrText xml:space="preserve"> PAGEREF _Toc161158841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FCE49F7"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2" w:history="1">
            <w:r w:rsidR="0088236D" w:rsidRPr="00CA5EAD">
              <w:rPr>
                <w:rStyle w:val="Hipervnculo"/>
                <w:noProof/>
              </w:rPr>
              <w:t>4.2.5</w:t>
            </w:r>
            <w:r w:rsidR="0088236D">
              <w:rPr>
                <w:rFonts w:asciiTheme="minorHAnsi" w:eastAsiaTheme="minorEastAsia" w:hAnsiTheme="minorHAnsi" w:cstheme="minorBidi"/>
                <w:noProof/>
                <w:sz w:val="22"/>
                <w:szCs w:val="22"/>
              </w:rPr>
              <w:tab/>
            </w:r>
            <w:r w:rsidR="0088236D" w:rsidRPr="00CA5EAD">
              <w:rPr>
                <w:rStyle w:val="Hipervnculo"/>
                <w:noProof/>
              </w:rPr>
              <w:t>Looker Studio</w:t>
            </w:r>
            <w:r w:rsidR="0088236D">
              <w:rPr>
                <w:noProof/>
                <w:webHidden/>
              </w:rPr>
              <w:tab/>
            </w:r>
            <w:r w:rsidR="0088236D">
              <w:rPr>
                <w:noProof/>
                <w:webHidden/>
              </w:rPr>
              <w:fldChar w:fldCharType="begin"/>
            </w:r>
            <w:r w:rsidR="0088236D">
              <w:rPr>
                <w:noProof/>
                <w:webHidden/>
              </w:rPr>
              <w:instrText xml:space="preserve"> PAGEREF _Toc161158842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67F8547B"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3" w:history="1">
            <w:r w:rsidR="0088236D" w:rsidRPr="00CA5EAD">
              <w:rPr>
                <w:rStyle w:val="Hipervnculo"/>
                <w:noProof/>
              </w:rPr>
              <w:t>4.2.6</w:t>
            </w:r>
            <w:r w:rsidR="0088236D">
              <w:rPr>
                <w:rFonts w:asciiTheme="minorHAnsi" w:eastAsiaTheme="minorEastAsia" w:hAnsiTheme="minorHAnsi" w:cstheme="minorBidi"/>
                <w:noProof/>
                <w:sz w:val="22"/>
                <w:szCs w:val="22"/>
              </w:rPr>
              <w:tab/>
            </w:r>
            <w:r w:rsidR="0088236D" w:rsidRPr="00CA5EAD">
              <w:rPr>
                <w:rStyle w:val="Hipervnculo"/>
                <w:noProof/>
              </w:rPr>
              <w:t>Word</w:t>
            </w:r>
            <w:r w:rsidR="0088236D">
              <w:rPr>
                <w:noProof/>
                <w:webHidden/>
              </w:rPr>
              <w:tab/>
            </w:r>
            <w:r w:rsidR="0088236D">
              <w:rPr>
                <w:noProof/>
                <w:webHidden/>
              </w:rPr>
              <w:fldChar w:fldCharType="begin"/>
            </w:r>
            <w:r w:rsidR="0088236D">
              <w:rPr>
                <w:noProof/>
                <w:webHidden/>
              </w:rPr>
              <w:instrText xml:space="preserve"> PAGEREF _Toc161158843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CCDE506"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4" w:history="1">
            <w:r w:rsidR="0088236D" w:rsidRPr="00CA5EAD">
              <w:rPr>
                <w:rStyle w:val="Hipervnculo"/>
                <w:noProof/>
              </w:rPr>
              <w:t>4.2.7</w:t>
            </w:r>
            <w:r w:rsidR="0088236D">
              <w:rPr>
                <w:rFonts w:asciiTheme="minorHAnsi" w:eastAsiaTheme="minorEastAsia" w:hAnsiTheme="minorHAnsi" w:cstheme="minorBidi"/>
                <w:noProof/>
                <w:sz w:val="22"/>
                <w:szCs w:val="22"/>
              </w:rPr>
              <w:tab/>
            </w:r>
            <w:r w:rsidR="0088236D" w:rsidRPr="00CA5EAD">
              <w:rPr>
                <w:rStyle w:val="Hipervnculo"/>
                <w:noProof/>
              </w:rPr>
              <w:t>Excel</w:t>
            </w:r>
            <w:r w:rsidR="0088236D">
              <w:rPr>
                <w:noProof/>
                <w:webHidden/>
              </w:rPr>
              <w:tab/>
            </w:r>
            <w:r w:rsidR="0088236D">
              <w:rPr>
                <w:noProof/>
                <w:webHidden/>
              </w:rPr>
              <w:fldChar w:fldCharType="begin"/>
            </w:r>
            <w:r w:rsidR="0088236D">
              <w:rPr>
                <w:noProof/>
                <w:webHidden/>
              </w:rPr>
              <w:instrText xml:space="preserve"> PAGEREF _Toc161158844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41D7F810"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5" w:history="1">
            <w:r w:rsidR="0088236D" w:rsidRPr="00CA5EAD">
              <w:rPr>
                <w:rStyle w:val="Hipervnculo"/>
                <w:noProof/>
              </w:rPr>
              <w:t>4.2.8</w:t>
            </w:r>
            <w:r w:rsidR="0088236D">
              <w:rPr>
                <w:rFonts w:asciiTheme="minorHAnsi" w:eastAsiaTheme="minorEastAsia" w:hAnsiTheme="minorHAnsi" w:cstheme="minorBidi"/>
                <w:noProof/>
                <w:sz w:val="22"/>
                <w:szCs w:val="22"/>
              </w:rPr>
              <w:tab/>
            </w:r>
            <w:r w:rsidR="0088236D" w:rsidRPr="00CA5EAD">
              <w:rPr>
                <w:rStyle w:val="Hipervnculo"/>
                <w:noProof/>
              </w:rPr>
              <w:t>Numpy</w:t>
            </w:r>
            <w:r w:rsidR="0088236D">
              <w:rPr>
                <w:noProof/>
                <w:webHidden/>
              </w:rPr>
              <w:tab/>
            </w:r>
            <w:r w:rsidR="0088236D">
              <w:rPr>
                <w:noProof/>
                <w:webHidden/>
              </w:rPr>
              <w:fldChar w:fldCharType="begin"/>
            </w:r>
            <w:r w:rsidR="0088236D">
              <w:rPr>
                <w:noProof/>
                <w:webHidden/>
              </w:rPr>
              <w:instrText xml:space="preserve"> PAGEREF _Toc161158845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15545256"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6" w:history="1">
            <w:r w:rsidR="0088236D" w:rsidRPr="00CA5EAD">
              <w:rPr>
                <w:rStyle w:val="Hipervnculo"/>
                <w:noProof/>
              </w:rPr>
              <w:t>4.2.9</w:t>
            </w:r>
            <w:r w:rsidR="0088236D">
              <w:rPr>
                <w:rFonts w:asciiTheme="minorHAnsi" w:eastAsiaTheme="minorEastAsia" w:hAnsiTheme="minorHAnsi" w:cstheme="minorBidi"/>
                <w:noProof/>
                <w:sz w:val="22"/>
                <w:szCs w:val="22"/>
              </w:rPr>
              <w:tab/>
            </w:r>
            <w:r w:rsidR="0088236D" w:rsidRPr="00CA5EAD">
              <w:rPr>
                <w:rStyle w:val="Hipervnculo"/>
                <w:noProof/>
              </w:rPr>
              <w:t>Tensorflow</w:t>
            </w:r>
            <w:r w:rsidR="0088236D">
              <w:rPr>
                <w:noProof/>
                <w:webHidden/>
              </w:rPr>
              <w:tab/>
            </w:r>
            <w:r w:rsidR="0088236D">
              <w:rPr>
                <w:noProof/>
                <w:webHidden/>
              </w:rPr>
              <w:fldChar w:fldCharType="begin"/>
            </w:r>
            <w:r w:rsidR="0088236D">
              <w:rPr>
                <w:noProof/>
                <w:webHidden/>
              </w:rPr>
              <w:instrText xml:space="preserve"> PAGEREF _Toc161158846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5EE75C85"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7" w:history="1">
            <w:r w:rsidR="0088236D" w:rsidRPr="00CA5EAD">
              <w:rPr>
                <w:rStyle w:val="Hipervnculo"/>
                <w:noProof/>
              </w:rPr>
              <w:t>4.2.10</w:t>
            </w:r>
            <w:r w:rsidR="0088236D">
              <w:rPr>
                <w:rFonts w:asciiTheme="minorHAnsi" w:eastAsiaTheme="minorEastAsia" w:hAnsiTheme="minorHAnsi" w:cstheme="minorBidi"/>
                <w:noProof/>
                <w:sz w:val="22"/>
                <w:szCs w:val="22"/>
              </w:rPr>
              <w:tab/>
            </w:r>
            <w:r w:rsidR="0088236D" w:rsidRPr="00CA5EAD">
              <w:rPr>
                <w:rStyle w:val="Hipervnculo"/>
                <w:noProof/>
              </w:rPr>
              <w:t>Keras</w:t>
            </w:r>
            <w:r w:rsidR="0088236D">
              <w:rPr>
                <w:noProof/>
                <w:webHidden/>
              </w:rPr>
              <w:tab/>
            </w:r>
            <w:r w:rsidR="0088236D">
              <w:rPr>
                <w:noProof/>
                <w:webHidden/>
              </w:rPr>
              <w:fldChar w:fldCharType="begin"/>
            </w:r>
            <w:r w:rsidR="0088236D">
              <w:rPr>
                <w:noProof/>
                <w:webHidden/>
              </w:rPr>
              <w:instrText xml:space="preserve"> PAGEREF _Toc161158847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6CD54BC1"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8" w:history="1">
            <w:r w:rsidR="0088236D" w:rsidRPr="00CA5EAD">
              <w:rPr>
                <w:rStyle w:val="Hipervnculo"/>
                <w:noProof/>
              </w:rPr>
              <w:t>4.2.11</w:t>
            </w:r>
            <w:r w:rsidR="0088236D">
              <w:rPr>
                <w:rFonts w:asciiTheme="minorHAnsi" w:eastAsiaTheme="minorEastAsia" w:hAnsiTheme="minorHAnsi" w:cstheme="minorBidi"/>
                <w:noProof/>
                <w:sz w:val="22"/>
                <w:szCs w:val="22"/>
              </w:rPr>
              <w:tab/>
            </w:r>
            <w:r w:rsidR="0088236D" w:rsidRPr="00CA5EAD">
              <w:rPr>
                <w:rStyle w:val="Hipervnculo"/>
                <w:noProof/>
              </w:rPr>
              <w:t>Pandas</w:t>
            </w:r>
            <w:r w:rsidR="0088236D">
              <w:rPr>
                <w:noProof/>
                <w:webHidden/>
              </w:rPr>
              <w:tab/>
            </w:r>
            <w:r w:rsidR="0088236D">
              <w:rPr>
                <w:noProof/>
                <w:webHidden/>
              </w:rPr>
              <w:fldChar w:fldCharType="begin"/>
            </w:r>
            <w:r w:rsidR="0088236D">
              <w:rPr>
                <w:noProof/>
                <w:webHidden/>
              </w:rPr>
              <w:instrText xml:space="preserve"> PAGEREF _Toc161158848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4DC82B77"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49" w:history="1">
            <w:r w:rsidR="0088236D" w:rsidRPr="00CA5EAD">
              <w:rPr>
                <w:rStyle w:val="Hipervnculo"/>
                <w:noProof/>
              </w:rPr>
              <w:t>4.2.12</w:t>
            </w:r>
            <w:r w:rsidR="0088236D">
              <w:rPr>
                <w:rFonts w:asciiTheme="minorHAnsi" w:eastAsiaTheme="minorEastAsia" w:hAnsiTheme="minorHAnsi" w:cstheme="minorBidi"/>
                <w:noProof/>
                <w:sz w:val="22"/>
                <w:szCs w:val="22"/>
              </w:rPr>
              <w:tab/>
            </w:r>
            <w:r w:rsidR="0088236D" w:rsidRPr="00CA5EAD">
              <w:rPr>
                <w:rStyle w:val="Hipervnculo"/>
                <w:noProof/>
              </w:rPr>
              <w:t>Matplotlib</w:t>
            </w:r>
            <w:r w:rsidR="0088236D">
              <w:rPr>
                <w:noProof/>
                <w:webHidden/>
              </w:rPr>
              <w:tab/>
            </w:r>
            <w:r w:rsidR="0088236D">
              <w:rPr>
                <w:noProof/>
                <w:webHidden/>
              </w:rPr>
              <w:fldChar w:fldCharType="begin"/>
            </w:r>
            <w:r w:rsidR="0088236D">
              <w:rPr>
                <w:noProof/>
                <w:webHidden/>
              </w:rPr>
              <w:instrText xml:space="preserve"> PAGEREF _Toc161158849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133853EB"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0" w:history="1">
            <w:r w:rsidR="0088236D" w:rsidRPr="00CA5EAD">
              <w:rPr>
                <w:rStyle w:val="Hipervnculo"/>
                <w:noProof/>
              </w:rPr>
              <w:t>4.2.13</w:t>
            </w:r>
            <w:r w:rsidR="0088236D">
              <w:rPr>
                <w:rFonts w:asciiTheme="minorHAnsi" w:eastAsiaTheme="minorEastAsia" w:hAnsiTheme="minorHAnsi" w:cstheme="minorBidi"/>
                <w:noProof/>
                <w:sz w:val="22"/>
                <w:szCs w:val="22"/>
              </w:rPr>
              <w:tab/>
            </w:r>
            <w:r w:rsidR="0088236D" w:rsidRPr="00CA5EAD">
              <w:rPr>
                <w:rStyle w:val="Hipervnculo"/>
                <w:noProof/>
              </w:rPr>
              <w:t>Google Colaboratory</w:t>
            </w:r>
            <w:r w:rsidR="0088236D">
              <w:rPr>
                <w:noProof/>
                <w:webHidden/>
              </w:rPr>
              <w:tab/>
            </w:r>
            <w:r w:rsidR="0088236D">
              <w:rPr>
                <w:noProof/>
                <w:webHidden/>
              </w:rPr>
              <w:fldChar w:fldCharType="begin"/>
            </w:r>
            <w:r w:rsidR="0088236D">
              <w:rPr>
                <w:noProof/>
                <w:webHidden/>
              </w:rPr>
              <w:instrText xml:space="preserve"> PAGEREF _Toc161158850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72F8101F"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1" w:history="1">
            <w:r w:rsidR="0088236D" w:rsidRPr="00CA5EAD">
              <w:rPr>
                <w:rStyle w:val="Hipervnculo"/>
                <w:noProof/>
              </w:rPr>
              <w:t>4.2.14</w:t>
            </w:r>
            <w:r w:rsidR="0088236D">
              <w:rPr>
                <w:rFonts w:asciiTheme="minorHAnsi" w:eastAsiaTheme="minorEastAsia" w:hAnsiTheme="minorHAnsi" w:cstheme="minorBidi"/>
                <w:noProof/>
                <w:sz w:val="22"/>
                <w:szCs w:val="22"/>
              </w:rPr>
              <w:tab/>
            </w:r>
            <w:r w:rsidR="0088236D" w:rsidRPr="00CA5EAD">
              <w:rPr>
                <w:rStyle w:val="Hipervnculo"/>
                <w:noProof/>
              </w:rPr>
              <w:t>Git</w:t>
            </w:r>
            <w:r w:rsidR="0088236D">
              <w:rPr>
                <w:noProof/>
                <w:webHidden/>
              </w:rPr>
              <w:tab/>
            </w:r>
            <w:r w:rsidR="0088236D">
              <w:rPr>
                <w:noProof/>
                <w:webHidden/>
              </w:rPr>
              <w:fldChar w:fldCharType="begin"/>
            </w:r>
            <w:r w:rsidR="0088236D">
              <w:rPr>
                <w:noProof/>
                <w:webHidden/>
              </w:rPr>
              <w:instrText xml:space="preserve"> PAGEREF _Toc161158851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318F667B"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2" w:history="1">
            <w:r w:rsidR="0088236D" w:rsidRPr="00CA5EAD">
              <w:rPr>
                <w:rStyle w:val="Hipervnculo"/>
                <w:noProof/>
              </w:rPr>
              <w:t>4.2.15</w:t>
            </w:r>
            <w:r w:rsidR="0088236D">
              <w:rPr>
                <w:rFonts w:asciiTheme="minorHAnsi" w:eastAsiaTheme="minorEastAsia" w:hAnsiTheme="minorHAnsi" w:cstheme="minorBidi"/>
                <w:noProof/>
                <w:sz w:val="22"/>
                <w:szCs w:val="22"/>
              </w:rPr>
              <w:tab/>
            </w:r>
            <w:r w:rsidR="0088236D" w:rsidRPr="00CA5EAD">
              <w:rPr>
                <w:rStyle w:val="Hipervnculo"/>
                <w:noProof/>
              </w:rPr>
              <w:t>Hyperparametros</w:t>
            </w:r>
            <w:r w:rsidR="0088236D">
              <w:rPr>
                <w:noProof/>
                <w:webHidden/>
              </w:rPr>
              <w:tab/>
            </w:r>
            <w:r w:rsidR="0088236D">
              <w:rPr>
                <w:noProof/>
                <w:webHidden/>
              </w:rPr>
              <w:fldChar w:fldCharType="begin"/>
            </w:r>
            <w:r w:rsidR="0088236D">
              <w:rPr>
                <w:noProof/>
                <w:webHidden/>
              </w:rPr>
              <w:instrText xml:space="preserve"> PAGEREF _Toc161158852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655B41D7"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3" w:history="1">
            <w:r w:rsidR="0088236D" w:rsidRPr="00CA5EAD">
              <w:rPr>
                <w:rStyle w:val="Hipervnculo"/>
                <w:noProof/>
              </w:rPr>
              <w:t>4.2.16</w:t>
            </w:r>
            <w:r w:rsidR="0088236D">
              <w:rPr>
                <w:rFonts w:asciiTheme="minorHAnsi" w:eastAsiaTheme="minorEastAsia" w:hAnsiTheme="minorHAnsi" w:cstheme="minorBidi"/>
                <w:noProof/>
                <w:sz w:val="22"/>
                <w:szCs w:val="22"/>
              </w:rPr>
              <w:tab/>
            </w:r>
            <w:r w:rsidR="0088236D" w:rsidRPr="00CA5EAD">
              <w:rPr>
                <w:rStyle w:val="Hipervnculo"/>
                <w:noProof/>
              </w:rPr>
              <w:t>Epoch</w:t>
            </w:r>
            <w:r w:rsidR="0088236D">
              <w:rPr>
                <w:noProof/>
                <w:webHidden/>
              </w:rPr>
              <w:tab/>
            </w:r>
            <w:r w:rsidR="0088236D">
              <w:rPr>
                <w:noProof/>
                <w:webHidden/>
              </w:rPr>
              <w:fldChar w:fldCharType="begin"/>
            </w:r>
            <w:r w:rsidR="0088236D">
              <w:rPr>
                <w:noProof/>
                <w:webHidden/>
              </w:rPr>
              <w:instrText xml:space="preserve"> PAGEREF _Toc161158853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78F9C80B"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4" w:history="1">
            <w:r w:rsidR="0088236D" w:rsidRPr="00CA5EAD">
              <w:rPr>
                <w:rStyle w:val="Hipervnculo"/>
                <w:noProof/>
              </w:rPr>
              <w:t>4.2.17</w:t>
            </w:r>
            <w:r w:rsidR="0088236D">
              <w:rPr>
                <w:rFonts w:asciiTheme="minorHAnsi" w:eastAsiaTheme="minorEastAsia" w:hAnsiTheme="minorHAnsi" w:cstheme="minorBidi"/>
                <w:noProof/>
                <w:sz w:val="22"/>
                <w:szCs w:val="22"/>
              </w:rPr>
              <w:tab/>
            </w:r>
            <w:r w:rsidR="0088236D" w:rsidRPr="00CA5EAD">
              <w:rPr>
                <w:rStyle w:val="Hipervnculo"/>
                <w:noProof/>
              </w:rPr>
              <w:t>Trial</w:t>
            </w:r>
            <w:r w:rsidR="0088236D">
              <w:rPr>
                <w:noProof/>
                <w:webHidden/>
              </w:rPr>
              <w:tab/>
            </w:r>
            <w:r w:rsidR="0088236D">
              <w:rPr>
                <w:noProof/>
                <w:webHidden/>
              </w:rPr>
              <w:fldChar w:fldCharType="begin"/>
            </w:r>
            <w:r w:rsidR="0088236D">
              <w:rPr>
                <w:noProof/>
                <w:webHidden/>
              </w:rPr>
              <w:instrText xml:space="preserve"> PAGEREF _Toc161158854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217C4044"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5" w:history="1">
            <w:r w:rsidR="0088236D" w:rsidRPr="00CA5EAD">
              <w:rPr>
                <w:rStyle w:val="Hipervnculo"/>
                <w:noProof/>
              </w:rPr>
              <w:t>4.2.18</w:t>
            </w:r>
            <w:r w:rsidR="0088236D">
              <w:rPr>
                <w:rFonts w:asciiTheme="minorHAnsi" w:eastAsiaTheme="minorEastAsia" w:hAnsiTheme="minorHAnsi" w:cstheme="minorBidi"/>
                <w:noProof/>
                <w:sz w:val="22"/>
                <w:szCs w:val="22"/>
              </w:rPr>
              <w:tab/>
            </w:r>
            <w:r w:rsidR="0088236D" w:rsidRPr="00CA5EAD">
              <w:rPr>
                <w:rStyle w:val="Hipervnculo"/>
                <w:noProof/>
              </w:rPr>
              <w:t>GRU</w:t>
            </w:r>
            <w:r w:rsidR="0088236D">
              <w:rPr>
                <w:noProof/>
                <w:webHidden/>
              </w:rPr>
              <w:tab/>
            </w:r>
            <w:r w:rsidR="0088236D">
              <w:rPr>
                <w:noProof/>
                <w:webHidden/>
              </w:rPr>
              <w:fldChar w:fldCharType="begin"/>
            </w:r>
            <w:r w:rsidR="0088236D">
              <w:rPr>
                <w:noProof/>
                <w:webHidden/>
              </w:rPr>
              <w:instrText xml:space="preserve"> PAGEREF _Toc161158855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36BA2454"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6" w:history="1">
            <w:r w:rsidR="0088236D" w:rsidRPr="00CA5EAD">
              <w:rPr>
                <w:rStyle w:val="Hipervnculo"/>
                <w:noProof/>
              </w:rPr>
              <w:t>4.2.19</w:t>
            </w:r>
            <w:r w:rsidR="0088236D">
              <w:rPr>
                <w:rFonts w:asciiTheme="minorHAnsi" w:eastAsiaTheme="minorEastAsia" w:hAnsiTheme="minorHAnsi" w:cstheme="minorBidi"/>
                <w:noProof/>
                <w:sz w:val="22"/>
                <w:szCs w:val="22"/>
              </w:rPr>
              <w:tab/>
            </w:r>
            <w:r w:rsidR="0088236D" w:rsidRPr="00CA5EAD">
              <w:rPr>
                <w:rStyle w:val="Hipervnculo"/>
                <w:noProof/>
              </w:rPr>
              <w:t>Algoritmo Bayesian Otimization</w:t>
            </w:r>
            <w:r w:rsidR="0088236D">
              <w:rPr>
                <w:noProof/>
                <w:webHidden/>
              </w:rPr>
              <w:tab/>
            </w:r>
            <w:r w:rsidR="0088236D">
              <w:rPr>
                <w:noProof/>
                <w:webHidden/>
              </w:rPr>
              <w:fldChar w:fldCharType="begin"/>
            </w:r>
            <w:r w:rsidR="0088236D">
              <w:rPr>
                <w:noProof/>
                <w:webHidden/>
              </w:rPr>
              <w:instrText xml:space="preserve"> PAGEREF _Toc161158856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1E108A20"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7" w:history="1">
            <w:r w:rsidR="0088236D" w:rsidRPr="00CA5EAD">
              <w:rPr>
                <w:rStyle w:val="Hipervnculo"/>
                <w:noProof/>
              </w:rPr>
              <w:t>4.2.20</w:t>
            </w:r>
            <w:r w:rsidR="0088236D">
              <w:rPr>
                <w:rFonts w:asciiTheme="minorHAnsi" w:eastAsiaTheme="minorEastAsia" w:hAnsiTheme="minorHAnsi" w:cstheme="minorBidi"/>
                <w:noProof/>
                <w:sz w:val="22"/>
                <w:szCs w:val="22"/>
              </w:rPr>
              <w:tab/>
            </w:r>
            <w:r w:rsidR="0088236D" w:rsidRPr="00CA5EAD">
              <w:rPr>
                <w:rStyle w:val="Hipervnculo"/>
                <w:noProof/>
              </w:rPr>
              <w:t>Algoritmo Hyperband</w:t>
            </w:r>
            <w:r w:rsidR="0088236D">
              <w:rPr>
                <w:noProof/>
                <w:webHidden/>
              </w:rPr>
              <w:tab/>
            </w:r>
            <w:r w:rsidR="0088236D">
              <w:rPr>
                <w:noProof/>
                <w:webHidden/>
              </w:rPr>
              <w:fldChar w:fldCharType="begin"/>
            </w:r>
            <w:r w:rsidR="0088236D">
              <w:rPr>
                <w:noProof/>
                <w:webHidden/>
              </w:rPr>
              <w:instrText xml:space="preserve"> PAGEREF _Toc161158857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7B8FBEC5"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8" w:history="1">
            <w:r w:rsidR="0088236D" w:rsidRPr="00CA5EAD">
              <w:rPr>
                <w:rStyle w:val="Hipervnculo"/>
                <w:noProof/>
              </w:rPr>
              <w:t>4.2.21</w:t>
            </w:r>
            <w:r w:rsidR="0088236D">
              <w:rPr>
                <w:rFonts w:asciiTheme="minorHAnsi" w:eastAsiaTheme="minorEastAsia" w:hAnsiTheme="minorHAnsi" w:cstheme="minorBidi"/>
                <w:noProof/>
                <w:sz w:val="22"/>
                <w:szCs w:val="22"/>
              </w:rPr>
              <w:tab/>
            </w:r>
            <w:r w:rsidR="0088236D" w:rsidRPr="00CA5EAD">
              <w:rPr>
                <w:rStyle w:val="Hipervnculo"/>
                <w:noProof/>
              </w:rPr>
              <w:t>Algoritmo Random Search</w:t>
            </w:r>
            <w:r w:rsidR="0088236D">
              <w:rPr>
                <w:noProof/>
                <w:webHidden/>
              </w:rPr>
              <w:tab/>
            </w:r>
            <w:r w:rsidR="0088236D">
              <w:rPr>
                <w:noProof/>
                <w:webHidden/>
              </w:rPr>
              <w:fldChar w:fldCharType="begin"/>
            </w:r>
            <w:r w:rsidR="0088236D">
              <w:rPr>
                <w:noProof/>
                <w:webHidden/>
              </w:rPr>
              <w:instrText xml:space="preserve"> PAGEREF _Toc161158858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549680E7"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59" w:history="1">
            <w:r w:rsidR="0088236D" w:rsidRPr="00CA5EAD">
              <w:rPr>
                <w:rStyle w:val="Hipervnculo"/>
                <w:noProof/>
              </w:rPr>
              <w:t>4.2.22</w:t>
            </w:r>
            <w:r w:rsidR="0088236D">
              <w:rPr>
                <w:rFonts w:asciiTheme="minorHAnsi" w:eastAsiaTheme="minorEastAsia" w:hAnsiTheme="minorHAnsi" w:cstheme="minorBidi"/>
                <w:noProof/>
                <w:sz w:val="22"/>
                <w:szCs w:val="22"/>
              </w:rPr>
              <w:tab/>
            </w:r>
            <w:r w:rsidR="0088236D" w:rsidRPr="00CA5EAD">
              <w:rPr>
                <w:rStyle w:val="Hipervnculo"/>
                <w:noProof/>
              </w:rPr>
              <w:t>Paciencia de Parada</w:t>
            </w:r>
            <w:r w:rsidR="0088236D">
              <w:rPr>
                <w:noProof/>
                <w:webHidden/>
              </w:rPr>
              <w:tab/>
            </w:r>
            <w:r w:rsidR="0088236D">
              <w:rPr>
                <w:noProof/>
                <w:webHidden/>
              </w:rPr>
              <w:fldChar w:fldCharType="begin"/>
            </w:r>
            <w:r w:rsidR="0088236D">
              <w:rPr>
                <w:noProof/>
                <w:webHidden/>
              </w:rPr>
              <w:instrText xml:space="preserve"> PAGEREF _Toc161158859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2CDC0924" w14:textId="77777777" w:rsidR="0088236D" w:rsidRDefault="001668D5">
          <w:pPr>
            <w:pStyle w:val="TDC3"/>
            <w:tabs>
              <w:tab w:val="left" w:pos="1320"/>
              <w:tab w:val="right" w:leader="dot" w:pos="8211"/>
            </w:tabs>
            <w:rPr>
              <w:rFonts w:asciiTheme="minorHAnsi" w:eastAsiaTheme="minorEastAsia" w:hAnsiTheme="minorHAnsi" w:cstheme="minorBidi"/>
              <w:noProof/>
              <w:sz w:val="22"/>
              <w:szCs w:val="22"/>
            </w:rPr>
          </w:pPr>
          <w:hyperlink w:anchor="_Toc161158860" w:history="1">
            <w:r w:rsidR="0088236D" w:rsidRPr="00CA5EAD">
              <w:rPr>
                <w:rStyle w:val="Hipervnculo"/>
                <w:noProof/>
              </w:rPr>
              <w:t>4.2.23</w:t>
            </w:r>
            <w:r w:rsidR="0088236D">
              <w:rPr>
                <w:rFonts w:asciiTheme="minorHAnsi" w:eastAsiaTheme="minorEastAsia" w:hAnsiTheme="minorHAnsi" w:cstheme="minorBidi"/>
                <w:noProof/>
                <w:sz w:val="22"/>
                <w:szCs w:val="22"/>
              </w:rPr>
              <w:tab/>
            </w:r>
            <w:r w:rsidR="0088236D" w:rsidRPr="00CA5EAD">
              <w:rPr>
                <w:rStyle w:val="Hipervnculo"/>
                <w:noProof/>
              </w:rPr>
              <w:t>Github</w:t>
            </w:r>
            <w:r w:rsidR="0088236D">
              <w:rPr>
                <w:noProof/>
                <w:webHidden/>
              </w:rPr>
              <w:tab/>
            </w:r>
            <w:r w:rsidR="0088236D">
              <w:rPr>
                <w:noProof/>
                <w:webHidden/>
              </w:rPr>
              <w:fldChar w:fldCharType="begin"/>
            </w:r>
            <w:r w:rsidR="0088236D">
              <w:rPr>
                <w:noProof/>
                <w:webHidden/>
              </w:rPr>
              <w:instrText xml:space="preserve"> PAGEREF _Toc161158860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10578126" w14:textId="77777777" w:rsidR="0088236D" w:rsidRDefault="001668D5">
          <w:pPr>
            <w:pStyle w:val="TDC2"/>
            <w:tabs>
              <w:tab w:val="right" w:leader="dot" w:pos="8211"/>
            </w:tabs>
            <w:rPr>
              <w:rFonts w:asciiTheme="minorHAnsi" w:eastAsiaTheme="minorEastAsia" w:hAnsiTheme="minorHAnsi" w:cstheme="minorBidi"/>
              <w:noProof/>
              <w:sz w:val="22"/>
              <w:szCs w:val="22"/>
            </w:rPr>
          </w:pPr>
          <w:hyperlink w:anchor="_Toc161158861" w:history="1">
            <w:r w:rsidR="0088236D" w:rsidRPr="00CA5EAD">
              <w:rPr>
                <w:rStyle w:val="Hipervnculo"/>
                <w:noProof/>
              </w:rPr>
              <w:t>4.3 Comprensión de los datos</w:t>
            </w:r>
            <w:r w:rsidR="0088236D">
              <w:rPr>
                <w:noProof/>
                <w:webHidden/>
              </w:rPr>
              <w:tab/>
            </w:r>
            <w:r w:rsidR="0088236D">
              <w:rPr>
                <w:noProof/>
                <w:webHidden/>
              </w:rPr>
              <w:fldChar w:fldCharType="begin"/>
            </w:r>
            <w:r w:rsidR="0088236D">
              <w:rPr>
                <w:noProof/>
                <w:webHidden/>
              </w:rPr>
              <w:instrText xml:space="preserve"> PAGEREF _Toc161158861 \h </w:instrText>
            </w:r>
            <w:r w:rsidR="0088236D">
              <w:rPr>
                <w:noProof/>
                <w:webHidden/>
              </w:rPr>
            </w:r>
            <w:r w:rsidR="0088236D">
              <w:rPr>
                <w:noProof/>
                <w:webHidden/>
              </w:rPr>
              <w:fldChar w:fldCharType="separate"/>
            </w:r>
            <w:r w:rsidR="0088236D">
              <w:rPr>
                <w:noProof/>
                <w:webHidden/>
              </w:rPr>
              <w:t>14</w:t>
            </w:r>
            <w:r w:rsidR="0088236D">
              <w:rPr>
                <w:noProof/>
                <w:webHidden/>
              </w:rPr>
              <w:fldChar w:fldCharType="end"/>
            </w:r>
          </w:hyperlink>
        </w:p>
        <w:p w14:paraId="080244D5" w14:textId="77777777" w:rsidR="0088236D" w:rsidRDefault="001668D5">
          <w:pPr>
            <w:pStyle w:val="TDC3"/>
            <w:tabs>
              <w:tab w:val="right" w:leader="dot" w:pos="8211"/>
            </w:tabs>
            <w:rPr>
              <w:rFonts w:asciiTheme="minorHAnsi" w:eastAsiaTheme="minorEastAsia" w:hAnsiTheme="minorHAnsi" w:cstheme="minorBidi"/>
              <w:noProof/>
              <w:sz w:val="22"/>
              <w:szCs w:val="22"/>
            </w:rPr>
          </w:pPr>
          <w:hyperlink w:anchor="_Toc161158862" w:history="1">
            <w:r w:rsidR="0088236D" w:rsidRPr="00CA5EAD">
              <w:rPr>
                <w:rStyle w:val="Hipervnculo"/>
                <w:noProof/>
              </w:rPr>
              <w:t>4.3.1 Recolección de datos iniciales</w:t>
            </w:r>
            <w:r w:rsidR="0088236D">
              <w:rPr>
                <w:noProof/>
                <w:webHidden/>
              </w:rPr>
              <w:tab/>
            </w:r>
            <w:r w:rsidR="0088236D">
              <w:rPr>
                <w:noProof/>
                <w:webHidden/>
              </w:rPr>
              <w:fldChar w:fldCharType="begin"/>
            </w:r>
            <w:r w:rsidR="0088236D">
              <w:rPr>
                <w:noProof/>
                <w:webHidden/>
              </w:rPr>
              <w:instrText xml:space="preserve"> PAGEREF _Toc161158862 \h </w:instrText>
            </w:r>
            <w:r w:rsidR="0088236D">
              <w:rPr>
                <w:noProof/>
                <w:webHidden/>
              </w:rPr>
            </w:r>
            <w:r w:rsidR="0088236D">
              <w:rPr>
                <w:noProof/>
                <w:webHidden/>
              </w:rPr>
              <w:fldChar w:fldCharType="separate"/>
            </w:r>
            <w:r w:rsidR="0088236D">
              <w:rPr>
                <w:noProof/>
                <w:webHidden/>
              </w:rPr>
              <w:t>14</w:t>
            </w:r>
            <w:r w:rsidR="0088236D">
              <w:rPr>
                <w:noProof/>
                <w:webHidden/>
              </w:rPr>
              <w:fldChar w:fldCharType="end"/>
            </w:r>
          </w:hyperlink>
        </w:p>
        <w:p w14:paraId="5A17516E" w14:textId="77777777" w:rsidR="0088236D" w:rsidRDefault="001668D5">
          <w:pPr>
            <w:pStyle w:val="TDC3"/>
            <w:tabs>
              <w:tab w:val="right" w:leader="dot" w:pos="8211"/>
            </w:tabs>
            <w:rPr>
              <w:rFonts w:asciiTheme="minorHAnsi" w:eastAsiaTheme="minorEastAsia" w:hAnsiTheme="minorHAnsi" w:cstheme="minorBidi"/>
              <w:noProof/>
              <w:sz w:val="22"/>
              <w:szCs w:val="22"/>
            </w:rPr>
          </w:pPr>
          <w:hyperlink w:anchor="_Toc161158863" w:history="1">
            <w:r w:rsidR="0088236D" w:rsidRPr="00CA5EAD">
              <w:rPr>
                <w:rStyle w:val="Hipervnculo"/>
                <w:noProof/>
              </w:rPr>
              <w:t>4.3.2 Preparación de los datos</w:t>
            </w:r>
            <w:r w:rsidR="0088236D">
              <w:rPr>
                <w:noProof/>
                <w:webHidden/>
              </w:rPr>
              <w:tab/>
            </w:r>
            <w:r w:rsidR="0088236D">
              <w:rPr>
                <w:noProof/>
                <w:webHidden/>
              </w:rPr>
              <w:fldChar w:fldCharType="begin"/>
            </w:r>
            <w:r w:rsidR="0088236D">
              <w:rPr>
                <w:noProof/>
                <w:webHidden/>
              </w:rPr>
              <w:instrText xml:space="preserve"> PAGEREF _Toc161158863 \h </w:instrText>
            </w:r>
            <w:r w:rsidR="0088236D">
              <w:rPr>
                <w:noProof/>
                <w:webHidden/>
              </w:rPr>
            </w:r>
            <w:r w:rsidR="0088236D">
              <w:rPr>
                <w:noProof/>
                <w:webHidden/>
              </w:rPr>
              <w:fldChar w:fldCharType="separate"/>
            </w:r>
            <w:r w:rsidR="0088236D">
              <w:rPr>
                <w:noProof/>
                <w:webHidden/>
              </w:rPr>
              <w:t>15</w:t>
            </w:r>
            <w:r w:rsidR="0088236D">
              <w:rPr>
                <w:noProof/>
                <w:webHidden/>
              </w:rPr>
              <w:fldChar w:fldCharType="end"/>
            </w:r>
          </w:hyperlink>
        </w:p>
        <w:p w14:paraId="4B9BCFB0" w14:textId="77777777" w:rsidR="0088236D" w:rsidRDefault="001668D5">
          <w:pPr>
            <w:pStyle w:val="TDC2"/>
            <w:tabs>
              <w:tab w:val="right" w:leader="dot" w:pos="8211"/>
            </w:tabs>
            <w:rPr>
              <w:rFonts w:asciiTheme="minorHAnsi" w:eastAsiaTheme="minorEastAsia" w:hAnsiTheme="minorHAnsi" w:cstheme="minorBidi"/>
              <w:noProof/>
              <w:sz w:val="22"/>
              <w:szCs w:val="22"/>
            </w:rPr>
          </w:pPr>
          <w:hyperlink w:anchor="_Toc161158864" w:history="1">
            <w:r w:rsidR="0088236D" w:rsidRPr="00CA5EAD">
              <w:rPr>
                <w:rStyle w:val="Hipervnculo"/>
                <w:bCs/>
                <w:iCs/>
                <w:noProof/>
              </w:rPr>
              <w:t>4.2 Modelos</w:t>
            </w:r>
            <w:r w:rsidR="0088236D">
              <w:rPr>
                <w:noProof/>
                <w:webHidden/>
              </w:rPr>
              <w:tab/>
            </w:r>
            <w:r w:rsidR="0088236D">
              <w:rPr>
                <w:noProof/>
                <w:webHidden/>
              </w:rPr>
              <w:fldChar w:fldCharType="begin"/>
            </w:r>
            <w:r w:rsidR="0088236D">
              <w:rPr>
                <w:noProof/>
                <w:webHidden/>
              </w:rPr>
              <w:instrText xml:space="preserve"> PAGEREF _Toc161158864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337B6DE7" w14:textId="77777777" w:rsidR="0088236D" w:rsidRDefault="001668D5">
          <w:pPr>
            <w:pStyle w:val="TDC2"/>
            <w:tabs>
              <w:tab w:val="right" w:leader="dot" w:pos="8211"/>
            </w:tabs>
            <w:rPr>
              <w:rFonts w:asciiTheme="minorHAnsi" w:eastAsiaTheme="minorEastAsia" w:hAnsiTheme="minorHAnsi" w:cstheme="minorBidi"/>
              <w:noProof/>
              <w:sz w:val="22"/>
              <w:szCs w:val="22"/>
            </w:rPr>
          </w:pPr>
          <w:hyperlink w:anchor="_Toc161158865" w:history="1">
            <w:r w:rsidR="0088236D" w:rsidRPr="00CA5EAD">
              <w:rPr>
                <w:rStyle w:val="Hipervnculo"/>
                <w:bCs/>
                <w:iCs/>
                <w:noProof/>
              </w:rPr>
              <w:t>3.5 Selección de Modelos</w:t>
            </w:r>
            <w:r w:rsidR="0088236D">
              <w:rPr>
                <w:noProof/>
                <w:webHidden/>
              </w:rPr>
              <w:tab/>
            </w:r>
            <w:r w:rsidR="0088236D">
              <w:rPr>
                <w:noProof/>
                <w:webHidden/>
              </w:rPr>
              <w:fldChar w:fldCharType="begin"/>
            </w:r>
            <w:r w:rsidR="0088236D">
              <w:rPr>
                <w:noProof/>
                <w:webHidden/>
              </w:rPr>
              <w:instrText xml:space="preserve"> PAGEREF _Toc161158865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2133FE07" w14:textId="77777777" w:rsidR="0088236D" w:rsidRDefault="001668D5">
          <w:pPr>
            <w:pStyle w:val="TDC1"/>
            <w:tabs>
              <w:tab w:val="right" w:leader="dot" w:pos="8211"/>
            </w:tabs>
            <w:rPr>
              <w:rFonts w:asciiTheme="minorHAnsi" w:eastAsiaTheme="minorEastAsia" w:hAnsiTheme="minorHAnsi" w:cstheme="minorBidi"/>
              <w:noProof/>
              <w:sz w:val="22"/>
              <w:szCs w:val="22"/>
            </w:rPr>
          </w:pPr>
          <w:hyperlink w:anchor="_Toc161158866" w:history="1">
            <w:r w:rsidR="0088236D" w:rsidRPr="00CA5EAD">
              <w:rPr>
                <w:rStyle w:val="Hipervnculo"/>
                <w:noProof/>
                <w:lang w:val="en-US"/>
              </w:rPr>
              <w:t>Bibliografía</w:t>
            </w:r>
            <w:r w:rsidR="0088236D">
              <w:rPr>
                <w:noProof/>
                <w:webHidden/>
              </w:rPr>
              <w:tab/>
            </w:r>
            <w:r w:rsidR="0088236D">
              <w:rPr>
                <w:noProof/>
                <w:webHidden/>
              </w:rPr>
              <w:fldChar w:fldCharType="begin"/>
            </w:r>
            <w:r w:rsidR="0088236D">
              <w:rPr>
                <w:noProof/>
                <w:webHidden/>
              </w:rPr>
              <w:instrText xml:space="preserve"> PAGEREF _Toc161158866 \h </w:instrText>
            </w:r>
            <w:r w:rsidR="0088236D">
              <w:rPr>
                <w:noProof/>
                <w:webHidden/>
              </w:rPr>
            </w:r>
            <w:r w:rsidR="0088236D">
              <w:rPr>
                <w:noProof/>
                <w:webHidden/>
              </w:rPr>
              <w:fldChar w:fldCharType="separate"/>
            </w:r>
            <w:r w:rsidR="0088236D">
              <w:rPr>
                <w:noProof/>
                <w:webHidden/>
              </w:rPr>
              <w:t>4</w:t>
            </w:r>
            <w:r w:rsidR="0088236D">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1158816"/>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61158817"/>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61158818"/>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1158819"/>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1158820"/>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1158821"/>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1158822"/>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1158823"/>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61158824"/>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1158825"/>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1158826"/>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61158827"/>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BF13BD"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F442AB">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17295489"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w:t>
      </w:r>
      <w:r w:rsidRPr="00625A8E">
        <w:lastRenderedPageBreak/>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49E43726"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9CD889C"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F442AB">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88236D" w:rsidRPr="0088236D">
        <w:rPr>
          <w:lang w:val="en-US"/>
        </w:rPr>
        <w:instrText>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lang w:val="en-US"/>
        </w:rPr>
        <w:t>[14]</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88236D">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88236D">
        <w:rPr>
          <w:noProof/>
          <w:lang w:val="en-US"/>
        </w:rPr>
        <w:t>[15]</w:t>
      </w:r>
      <w:r>
        <w:fldChar w:fldCharType="end"/>
      </w:r>
      <w:r w:rsidRPr="00456BA0">
        <w:rPr>
          <w:lang w:val="en-US"/>
        </w:rPr>
        <w:t xml:space="preserve"> </w:t>
      </w:r>
      <w:proofErr w:type="spellStart"/>
      <w:r w:rsidRPr="00165BA6">
        <w:rPr>
          <w:lang w:val="en-US"/>
        </w:rPr>
        <w:t>resultando</w:t>
      </w:r>
      <w:proofErr w:type="spellEnd"/>
      <w:r w:rsidRPr="00165BA6">
        <w:rPr>
          <w:lang w:val="en-US"/>
        </w:rPr>
        <w:t xml:space="preserve"> en</w:t>
      </w:r>
      <w:r w:rsidRPr="00456BA0">
        <w:rPr>
          <w:lang w:val="en-US"/>
        </w:rPr>
        <w:t xml:space="preserve"> NARX -QPSO</w:t>
      </w:r>
      <w:r>
        <w:fldChar w:fldCharType="begin" w:fldLock="1"/>
      </w:r>
      <w:r w:rsidR="0088236D">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F442AB">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51FC42D2"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70815CC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19A51574"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1158828"/>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3AC5851F" w:rsidR="00C3672F" w:rsidRDefault="00C3672F" w:rsidP="007C4824">
      <w:r>
        <w:t xml:space="preserve">El </w:t>
      </w:r>
      <w:r w:rsidR="009B5CC0" w:rsidRPr="00884F73">
        <w:rPr>
          <w:i/>
        </w:rPr>
        <w:t xml:space="preserve">mean </w:t>
      </w:r>
      <w:proofErr w:type="spellStart"/>
      <w:r w:rsidR="009B5CC0" w:rsidRPr="00884F73">
        <w:rPr>
          <w:i/>
        </w:rPr>
        <w:t>absolute</w:t>
      </w:r>
      <w:proofErr w:type="spellEnd"/>
      <w:r w:rsidR="009B5CC0" w:rsidRPr="00884F73">
        <w:rPr>
          <w:i/>
        </w:rPr>
        <w:t xml:space="preserve"> error</w:t>
      </w:r>
      <w:r w:rsidRPr="00460128">
        <w:t xml:space="preserve"> (</w:t>
      </w:r>
      <w:r w:rsidR="009B5CC0" w:rsidRPr="00460128">
        <w:t>MAE</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78F084EC"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44A7AC6E" w14:textId="77777777" w:rsidR="002157C1" w:rsidRDefault="002157C1" w:rsidP="000355FF">
      <w:pPr>
        <w:jc w:val="both"/>
      </w:pPr>
    </w:p>
    <w:p w14:paraId="5EBFF1ED" w14:textId="223D1FA8" w:rsidR="00AC5A7B" w:rsidRDefault="00AC5A7B" w:rsidP="000355FF">
      <w:pPr>
        <w:jc w:val="both"/>
      </w:pPr>
      <w:r w:rsidRPr="00855F79">
        <w:rPr>
          <w:highlight w:val="yellow"/>
        </w:rPr>
        <w:t xml:space="preserve">Si bien existe otra </w:t>
      </w:r>
      <w:r w:rsidR="003F6025">
        <w:rPr>
          <w:highlight w:val="yellow"/>
        </w:rPr>
        <w:t>alterativa a la fórmula de SMAPE</w:t>
      </w:r>
      <w:r w:rsidRPr="00855F79">
        <w:rPr>
          <w:highlight w:val="yellow"/>
        </w:rPr>
        <w:t xml:space="preserve"> donde se toman los valores absolutos de </w:t>
      </w:r>
      <m:oMath>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t</m:t>
            </m:r>
          </m:sub>
        </m:sSub>
        <m:r>
          <w:rPr>
            <w:rFonts w:ascii="Cambria Math" w:hAnsi="Cambria Math"/>
            <w:highlight w:val="yellow"/>
          </w:rPr>
          <m:t xml:space="preserve"> y </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t</m:t>
            </m:r>
          </m:sub>
        </m:sSub>
      </m:oMath>
      <w:r w:rsidRPr="00855F79">
        <w:rPr>
          <w:highlight w:val="yellow"/>
        </w:rPr>
        <w:t xml:space="preserve"> en el denominador, en este caso se optó por la fórmula original, ya que entre los datos no tenemos valores negativos de </w:t>
      </w:r>
      <w:proofErr w:type="spellStart"/>
      <w:r w:rsidRPr="00855F79">
        <w:rPr>
          <w:highlight w:val="yellow"/>
        </w:rPr>
        <w:t>vistas.</w:t>
      </w:r>
      <w:r w:rsidR="003F6025">
        <w:t>ok</w:t>
      </w:r>
      <w:proofErr w:type="spellEnd"/>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1158829"/>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2" w:name="_Toc161158830"/>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1158831"/>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9"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10"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1"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proofErr w:type="spellStart"/>
      <w:r w:rsidRPr="00FF5C09">
        <w:rPr>
          <w:i/>
        </w:rPr>
        <w:t>google</w:t>
      </w:r>
      <w:proofErr w:type="spellEnd"/>
      <w:r w:rsidRPr="00FF5C09">
        <w:rPr>
          <w:i/>
        </w:rPr>
        <w:t xml:space="preserv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4" w:name="_Toc161158832"/>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3E968758" w14:textId="56D0943E" w:rsidR="00E66E31" w:rsidRDefault="00E66E31" w:rsidP="0088236D">
      <w:pPr>
        <w:pStyle w:val="Ttulo2"/>
        <w:numPr>
          <w:ilvl w:val="0"/>
          <w:numId w:val="5"/>
        </w:numPr>
        <w:ind w:left="709"/>
      </w:pPr>
      <w:bookmarkStart w:id="25" w:name="_Toc161158833"/>
      <w:r>
        <w:t>Organigrama</w:t>
      </w:r>
      <w:r w:rsidR="0058061C">
        <w:t xml:space="preserve"> </w:t>
      </w: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bookmarkEnd w:id="25"/>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180021D3"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y redes de la unidad central de Rectorado, gestión de usuarios en la plataforma de </w:t>
      </w:r>
      <w:r w:rsidRPr="00131283">
        <w:rPr>
          <w:i/>
        </w:rPr>
        <w:t xml:space="preserve">Googl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257BECF8"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855F79">
        <w:rPr>
          <w:highlight w:val="yellow"/>
        </w:rPr>
        <w:t xml:space="preserve">- </w:t>
      </w:r>
      <w:r w:rsidRPr="0058061C">
        <w:rPr>
          <w:highlight w:val="yellow"/>
        </w:rPr>
        <w:t xml:space="preserve">DNS, </w:t>
      </w:r>
      <w:r w:rsidR="00855F79">
        <w:rPr>
          <w:highlight w:val="yellow"/>
        </w:rPr>
        <w:t xml:space="preserve">Protocolo de Puerta de Enlace Fronteriza – BGP, </w:t>
      </w:r>
      <w:r w:rsidR="00855F79" w:rsidRPr="00131283">
        <w:rPr>
          <w:i/>
        </w:rPr>
        <w:t xml:space="preserve">Open </w:t>
      </w:r>
      <w:proofErr w:type="spellStart"/>
      <w:r w:rsidR="00855F79" w:rsidRPr="00131283">
        <w:rPr>
          <w:i/>
        </w:rPr>
        <w:t>Shortest</w:t>
      </w:r>
      <w:proofErr w:type="spellEnd"/>
      <w:r w:rsidR="00855F79" w:rsidRPr="00131283">
        <w:rPr>
          <w:i/>
        </w:rPr>
        <w:t xml:space="preserve"> </w:t>
      </w:r>
      <w:proofErr w:type="spellStart"/>
      <w:r w:rsidR="00855F79" w:rsidRPr="00131283">
        <w:rPr>
          <w:i/>
        </w:rPr>
        <w:t>Path</w:t>
      </w:r>
      <w:proofErr w:type="spellEnd"/>
      <w:r w:rsidR="00855F79" w:rsidRPr="00131283">
        <w:rPr>
          <w:i/>
        </w:rPr>
        <w:t xml:space="preserve"> </w:t>
      </w:r>
      <w:proofErr w:type="spellStart"/>
      <w:r w:rsidR="00855F79" w:rsidRPr="00131283">
        <w:rPr>
          <w:i/>
        </w:rPr>
        <w:t>First</w:t>
      </w:r>
      <w:proofErr w:type="spellEnd"/>
      <w:r w:rsidR="00131283" w:rsidRPr="00131283">
        <w:rPr>
          <w:i/>
        </w:rPr>
        <w:t xml:space="preserve"> </w:t>
      </w:r>
      <w:r w:rsidR="00131283">
        <w:t>-</w:t>
      </w:r>
      <w:r w:rsidR="00855F79">
        <w:rPr>
          <w:highlight w:val="yellow"/>
        </w:rPr>
        <w:t xml:space="preserve"> </w:t>
      </w:r>
      <w:r w:rsidRPr="0058061C">
        <w:rPr>
          <w:highlight w:val="yellow"/>
        </w:rPr>
        <w:t xml:space="preserve">OSPF, </w:t>
      </w:r>
      <w:r w:rsidR="00131283">
        <w:t xml:space="preserve"> Red Privada V</w:t>
      </w:r>
      <w:r w:rsidR="00131283" w:rsidRPr="00131283">
        <w:t>irtual</w:t>
      </w:r>
      <w:r w:rsidR="00131283" w:rsidRPr="00131283">
        <w:rPr>
          <w:highlight w:val="yellow"/>
        </w:rPr>
        <w:t xml:space="preserve"> </w:t>
      </w:r>
      <w:r w:rsidR="00131283">
        <w:rPr>
          <w:highlight w:val="yellow"/>
        </w:rPr>
        <w:t xml:space="preserve">- </w:t>
      </w:r>
      <w:r w:rsidRPr="0058061C">
        <w:rPr>
          <w:highlight w:val="yellow"/>
        </w:rPr>
        <w:t>VPN, etc.</w:t>
      </w:r>
    </w:p>
    <w:p w14:paraId="5E2B0DCF" w14:textId="1726A4FD" w:rsidR="00E71D3A" w:rsidRPr="0058061C" w:rsidRDefault="00E71D3A" w:rsidP="00131283">
      <w:pPr>
        <w:pStyle w:val="Prrafodelista"/>
        <w:numPr>
          <w:ilvl w:val="0"/>
          <w:numId w:val="6"/>
        </w:numPr>
        <w:jc w:val="both"/>
      </w:pPr>
      <w:r>
        <w:rPr>
          <w:b/>
        </w:rPr>
        <w:t xml:space="preserve">Poner en ingles </w:t>
      </w:r>
      <w:proofErr w:type="spellStart"/>
      <w:r>
        <w:rPr>
          <w:b/>
        </w:rPr>
        <w:t>esp-</w:t>
      </w:r>
      <w:r>
        <w:t>abreviacio</w:t>
      </w:r>
      <w:proofErr w:type="spellEnd"/>
      <w:r>
        <w:t xml:space="preserve">-(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1158834"/>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1158835"/>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1158836"/>
      <w:r>
        <w:t>Materiales y Métodos</w:t>
      </w:r>
      <w:bookmarkEnd w:id="30"/>
    </w:p>
    <w:p w14:paraId="6825CEFD" w14:textId="77777777" w:rsidR="000E7255" w:rsidRDefault="000E7255" w:rsidP="000E7255"/>
    <w:p w14:paraId="0D82A3B8" w14:textId="698AAF23" w:rsidR="000E7255" w:rsidRDefault="000E7255" w:rsidP="000E7255">
      <w:r>
        <w:t>Para el desarrollo del presente trabajo se utilizará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217BDF">
              <w:rPr>
                <w:b/>
                <w:highlight w:val="red"/>
              </w:rPr>
              <w:t>Actividad</w:t>
            </w:r>
            <w:r w:rsidR="000A4976" w:rsidRPr="00217BDF">
              <w:rPr>
                <w:b/>
                <w:highlight w:val="red"/>
              </w:rPr>
              <w:t xml:space="preserve"> 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67BDD66F" w:rsidR="000E7255" w:rsidRDefault="0054508F" w:rsidP="00543796">
            <w:pPr>
              <w:jc w:val="center"/>
            </w:pPr>
            <w:r>
              <w:rPr>
                <w:color w:val="000000"/>
              </w:rPr>
              <w:t>2</w:t>
            </w:r>
            <w:r w:rsidR="000E7255">
              <w:rPr>
                <w:color w:val="000000"/>
              </w:rPr>
              <w:t xml:space="preserve">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20270AC7" w:rsidR="000E7255" w:rsidRDefault="0054508F" w:rsidP="00543796">
            <w:pPr>
              <w:jc w:val="center"/>
            </w:pPr>
            <w:r>
              <w:rPr>
                <w:color w:val="000000"/>
              </w:rPr>
              <w:t>6</w:t>
            </w:r>
            <w:r w:rsidR="000E7255">
              <w:rPr>
                <w:color w:val="000000"/>
              </w:rPr>
              <w:t xml:space="preserve">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52912926" w:rsidR="000E7255" w:rsidRDefault="0054508F" w:rsidP="00543796">
            <w:pPr>
              <w:jc w:val="center"/>
              <w:rPr>
                <w:color w:val="000000"/>
              </w:rPr>
            </w:pPr>
            <w:r>
              <w:rPr>
                <w:color w:val="000000"/>
              </w:rPr>
              <w:t>2</w:t>
            </w:r>
            <w:r w:rsidR="000E7255">
              <w:rPr>
                <w:color w:val="000000"/>
              </w:rPr>
              <w:t xml:space="preserve">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489CB1C9" w:rsidR="000E7255" w:rsidRDefault="0054508F" w:rsidP="00543796">
            <w:pPr>
              <w:jc w:val="center"/>
              <w:rPr>
                <w:color w:val="000000"/>
              </w:rPr>
            </w:pPr>
            <w:r>
              <w:rPr>
                <w:color w:val="000000"/>
              </w:rPr>
              <w:t>2</w:t>
            </w:r>
            <w:r w:rsidR="000E7255">
              <w:rPr>
                <w:color w:val="000000"/>
              </w:rPr>
              <w:t xml:space="preserve">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1A4B263C" w:rsidR="000E7255" w:rsidRDefault="0054508F" w:rsidP="00543796">
            <w:pPr>
              <w:jc w:val="center"/>
              <w:rPr>
                <w:color w:val="000000"/>
              </w:rPr>
            </w:pPr>
            <w:r>
              <w:rPr>
                <w:color w:val="000000"/>
              </w:rPr>
              <w:t>4</w:t>
            </w:r>
            <w:r w:rsidR="000E7255">
              <w:rPr>
                <w:color w:val="000000"/>
              </w:rPr>
              <w:t xml:space="preserve">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281346A6" w:rsidR="000E7255" w:rsidRDefault="0054508F" w:rsidP="00543796">
            <w:pPr>
              <w:jc w:val="center"/>
              <w:rPr>
                <w:color w:val="000000"/>
              </w:rPr>
            </w:pPr>
            <w:r>
              <w:rPr>
                <w:color w:val="000000"/>
              </w:rPr>
              <w:t>2</w:t>
            </w:r>
            <w:r w:rsidR="000E7255">
              <w:rPr>
                <w:color w:val="000000"/>
              </w:rPr>
              <w:t xml:space="preserve">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413CBB8" w:rsidR="000E7255" w:rsidRDefault="0054508F" w:rsidP="00543796">
            <w:pPr>
              <w:jc w:val="center"/>
              <w:rPr>
                <w:color w:val="000000"/>
              </w:rPr>
            </w:pPr>
            <w:r>
              <w:rPr>
                <w:color w:val="000000"/>
              </w:rPr>
              <w:t>22</w:t>
            </w:r>
            <w:r w:rsidR="000E7255">
              <w:rPr>
                <w:color w:val="000000"/>
              </w:rPr>
              <w:t xml:space="preserve">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31780598" w:rsidR="000E7255" w:rsidRDefault="0054508F" w:rsidP="00543796">
            <w:pPr>
              <w:jc w:val="center"/>
              <w:rPr>
                <w:color w:val="000000"/>
              </w:rPr>
            </w:pPr>
            <w:r>
              <w:rPr>
                <w:color w:val="000000"/>
              </w:rPr>
              <w:t>22</w:t>
            </w:r>
            <w:r w:rsidR="000E7255">
              <w:rPr>
                <w:color w:val="000000"/>
              </w:rPr>
              <w:t xml:space="preserve"> meses</w:t>
            </w:r>
          </w:p>
        </w:tc>
      </w:tr>
    </w:tbl>
    <w:p w14:paraId="26735B74" w14:textId="77777777" w:rsidR="000E7255" w:rsidRDefault="000E7255" w:rsidP="000E7255"/>
    <w:p w14:paraId="434C20B9" w14:textId="77777777" w:rsidR="000E7255" w:rsidRDefault="000E7255" w:rsidP="000E7255">
      <w:pPr>
        <w:pStyle w:val="Ttulo2"/>
      </w:pPr>
    </w:p>
    <w:p w14:paraId="77446003" w14:textId="00251C9F" w:rsidR="000E7255" w:rsidRDefault="000E7255" w:rsidP="000E7255">
      <w:pPr>
        <w:pStyle w:val="Ttulo2"/>
        <w:numPr>
          <w:ilvl w:val="0"/>
          <w:numId w:val="12"/>
        </w:numPr>
        <w:ind w:left="284"/>
      </w:pPr>
      <w:bookmarkStart w:id="31" w:name="_Toc161158837"/>
      <w:r>
        <w:t xml:space="preserve">Herramientas </w:t>
      </w:r>
      <w:bookmarkEnd w:id="31"/>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1158838"/>
      <w:r>
        <w:t>Python</w:t>
      </w:r>
      <w:bookmarkEnd w:id="32"/>
    </w:p>
    <w:p w14:paraId="7BDE5176" w14:textId="77777777" w:rsidR="00D46505" w:rsidRDefault="00D46505" w:rsidP="00D46505"/>
    <w:p w14:paraId="1AE80631" w14:textId="75B448A2"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88236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88236D" w:rsidRPr="0088236D">
        <w:rPr>
          <w:noProof/>
        </w:rPr>
        <w:t>[22]</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3" w:name="_Toc161158839"/>
      <w:r>
        <w:t>Google Drive</w:t>
      </w:r>
      <w:bookmarkEnd w:id="33"/>
    </w:p>
    <w:p w14:paraId="27F8C327" w14:textId="77777777" w:rsidR="00DC6255" w:rsidRDefault="00DC6255" w:rsidP="00DC6255"/>
    <w:p w14:paraId="0D6380C5" w14:textId="1F3E1188"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88236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88236D" w:rsidRPr="0088236D">
        <w:rPr>
          <w:noProof/>
        </w:rPr>
        <w:t>[23]</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1158840"/>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4975B679"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88236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88236D" w:rsidRPr="0088236D">
        <w:rPr>
          <w:noProof/>
        </w:rPr>
        <w:t>[24]</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5" w:name="_Toc161158841"/>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5"/>
    </w:p>
    <w:p w14:paraId="677B4183" w14:textId="77777777" w:rsidR="00336F02" w:rsidRDefault="00336F02" w:rsidP="00336F02"/>
    <w:p w14:paraId="4B4667E7" w14:textId="58C05E4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1158842"/>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31609D3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7" w:name="_Toc161158843"/>
      <w:r>
        <w:t>Word</w:t>
      </w:r>
      <w:bookmarkEnd w:id="37"/>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8" w:name="_Toc161158844"/>
      <w:r>
        <w:t>Excel</w:t>
      </w:r>
      <w:bookmarkEnd w:id="38"/>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39" w:name="_Toc161158845"/>
      <w:proofErr w:type="spellStart"/>
      <w:r>
        <w:lastRenderedPageBreak/>
        <w:t>Numpy</w:t>
      </w:r>
      <w:bookmarkEnd w:id="39"/>
      <w:proofErr w:type="spellEnd"/>
    </w:p>
    <w:p w14:paraId="19ABBB3F" w14:textId="77777777" w:rsidR="005A5EA4" w:rsidRPr="005A5EA4" w:rsidRDefault="005A5EA4" w:rsidP="005A5EA4"/>
    <w:p w14:paraId="41D45D2B" w14:textId="6086FFDC"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88236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88236D" w:rsidRPr="0088236D">
        <w:rPr>
          <w:noProof/>
        </w:rPr>
        <w:t>[26]</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1158846"/>
      <w:proofErr w:type="spellStart"/>
      <w:r>
        <w:t>Tensorflow</w:t>
      </w:r>
      <w:bookmarkEnd w:id="40"/>
      <w:proofErr w:type="spellEnd"/>
      <w:r>
        <w:t xml:space="preserve"> </w:t>
      </w:r>
    </w:p>
    <w:p w14:paraId="2D7705B8" w14:textId="13E913A4" w:rsidR="00885917" w:rsidRDefault="00885917" w:rsidP="005A5EA4">
      <w:r>
        <w:t>Es una biblioteca según su documentación oficial es de código abierto para el aprendizaje automático</w:t>
      </w:r>
      <w:r>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88236D" w:rsidRPr="0088236D">
        <w:rPr>
          <w:noProof/>
        </w:rPr>
        <w:t>[27]</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1158847"/>
      <w:proofErr w:type="spellStart"/>
      <w:r>
        <w:t>Keras</w:t>
      </w:r>
      <w:bookmarkEnd w:id="41"/>
      <w:proofErr w:type="spellEnd"/>
    </w:p>
    <w:p w14:paraId="5A6A830C" w14:textId="77777777" w:rsidR="00E2064E" w:rsidRPr="00E2064E" w:rsidRDefault="00E2064E" w:rsidP="00E2064E"/>
    <w:p w14:paraId="05379878" w14:textId="042FD45B"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88236D" w:rsidRPr="0088236D">
        <w:rPr>
          <w:noProof/>
        </w:rPr>
        <w:t>[27]</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1158848"/>
      <w:r>
        <w:t>Pandas</w:t>
      </w:r>
      <w:bookmarkEnd w:id="42"/>
    </w:p>
    <w:p w14:paraId="5FC19FE8" w14:textId="77777777" w:rsidR="00885917" w:rsidRDefault="00885917" w:rsidP="00885917"/>
    <w:p w14:paraId="5214D316" w14:textId="787E49EA"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88236D">
        <w:instrText>ADDIN CSL_CITATION {"citationItems":[{"id":"ITEM-1","itemData":{"URL":"https://pandas.pydata.org/about/","accessed":{"date-parts":[["2024","2","6"]]},"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88236D" w:rsidRPr="0088236D">
        <w:rPr>
          <w:noProof/>
        </w:rPr>
        <w:t>[28]</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1158849"/>
      <w:proofErr w:type="spellStart"/>
      <w:r>
        <w:t>Matplotlib</w:t>
      </w:r>
      <w:bookmarkEnd w:id="43"/>
      <w:proofErr w:type="spellEnd"/>
    </w:p>
    <w:p w14:paraId="54F44378" w14:textId="77777777" w:rsidR="00320E68" w:rsidRPr="00320E68" w:rsidRDefault="00320E68" w:rsidP="00320E68"/>
    <w:p w14:paraId="31CA7E49" w14:textId="0E28600D"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8236D">
        <w:instrText>ADDIN CSL_CITATION {"citationItems":[{"id":"ITEM-1","itemData":{"URL":"https://matplotlib.org/","accessed":{"date-parts":[["2024","2","6"]]},"id":"ITEM-1","issued":{"date-parts":[["0"]]},"title":"https://matplotlib.org/","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88236D" w:rsidRPr="0088236D">
        <w:rPr>
          <w:noProof/>
        </w:rPr>
        <w:t>[29]</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4" w:name="_Toc161158850"/>
      <w:r>
        <w:t xml:space="preserve">Google </w:t>
      </w:r>
      <w:proofErr w:type="spellStart"/>
      <w:r>
        <w:t>C</w:t>
      </w:r>
      <w:r w:rsidRPr="00D46505">
        <w:t>olaboratory</w:t>
      </w:r>
      <w:bookmarkEnd w:id="44"/>
      <w:proofErr w:type="spellEnd"/>
    </w:p>
    <w:p w14:paraId="270B9E83" w14:textId="77777777" w:rsidR="000F5A9B" w:rsidRDefault="000F5A9B" w:rsidP="000F5A9B"/>
    <w:p w14:paraId="53478519" w14:textId="7950E5C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8236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88236D" w:rsidRPr="0088236D">
        <w:rPr>
          <w:noProof/>
        </w:rPr>
        <w:t>[30]</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1158851"/>
      <w:proofErr w:type="spellStart"/>
      <w:r>
        <w:t>Git</w:t>
      </w:r>
      <w:bookmarkEnd w:id="45"/>
      <w:proofErr w:type="spellEnd"/>
    </w:p>
    <w:p w14:paraId="43324541" w14:textId="77777777" w:rsidR="00E2064E" w:rsidRDefault="00E2064E" w:rsidP="00E2064E"/>
    <w:p w14:paraId="7107C912" w14:textId="636756AE"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88236D" w:rsidRPr="0088236D">
        <w:rPr>
          <w:noProof/>
        </w:rPr>
        <w:t>[31]</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6" w:name="_Toc161158852"/>
      <w:proofErr w:type="spellStart"/>
      <w:r>
        <w:lastRenderedPageBreak/>
        <w:t>Hyperparametros</w:t>
      </w:r>
      <w:bookmarkEnd w:id="46"/>
      <w:proofErr w:type="spellEnd"/>
    </w:p>
    <w:p w14:paraId="2A5C82A2" w14:textId="77777777" w:rsidR="00077FA2" w:rsidRPr="00077FA2" w:rsidRDefault="00077FA2" w:rsidP="00077FA2"/>
    <w:p w14:paraId="145E31B2" w14:textId="39816108"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8236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88236D" w:rsidRPr="0088236D">
        <w:rPr>
          <w:noProof/>
        </w:rPr>
        <w:t>[32]</w:t>
      </w:r>
      <w:r w:rsidR="00077FA2">
        <w:fldChar w:fldCharType="end"/>
      </w:r>
      <w:r w:rsidR="00077FA2">
        <w:t>.</w:t>
      </w:r>
    </w:p>
    <w:p w14:paraId="15A1C6BB" w14:textId="77777777" w:rsidR="0045107D" w:rsidRPr="0045107D" w:rsidRDefault="0045107D" w:rsidP="0045107D"/>
    <w:p w14:paraId="2D53F018" w14:textId="077E3820" w:rsidR="00503E8E" w:rsidRDefault="009D4817" w:rsidP="00D46505">
      <w:pPr>
        <w:pStyle w:val="Ttulo3"/>
        <w:numPr>
          <w:ilvl w:val="0"/>
          <w:numId w:val="13"/>
        </w:numPr>
        <w:ind w:left="284"/>
      </w:pPr>
      <w:bookmarkStart w:id="47" w:name="_Toc161158853"/>
      <w:proofErr w:type="spellStart"/>
      <w:r>
        <w:t>Epocas</w:t>
      </w:r>
      <w:proofErr w:type="spellEnd"/>
      <w:r>
        <w:t xml:space="preserve"> </w:t>
      </w:r>
      <w:r w:rsidR="00315517">
        <w:t>(</w:t>
      </w:r>
      <w:proofErr w:type="spellStart"/>
      <w:r w:rsidR="00503E8E" w:rsidRPr="009D4817">
        <w:rPr>
          <w:i/>
        </w:rPr>
        <w:t>Epoch</w:t>
      </w:r>
      <w:bookmarkEnd w:id="47"/>
      <w:proofErr w:type="spellEnd"/>
      <w:r w:rsidR="00315517">
        <w:rPr>
          <w:i/>
        </w:rPr>
        <w:t>)</w:t>
      </w:r>
    </w:p>
    <w:p w14:paraId="09747A3A" w14:textId="6A5BCCCA"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88236D">
        <w:instrText>ADDIN CSL_CITATION {"citationItems":[{"id":"ITEM-1","itemData":{"URL":"https://keras.io/getting_started/faq/#","accessed":{"date-parts":[["2024","2","15"]]},"id":"ITEM-1","issued":{"date-parts":[["0"]]},"title":"Keras FAQ","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88236D" w:rsidRPr="0088236D">
        <w:rPr>
          <w:noProof/>
        </w:rPr>
        <w:t>[33]</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1158854"/>
      <w:r>
        <w:t>Trial</w:t>
      </w:r>
      <w:bookmarkEnd w:id="48"/>
    </w:p>
    <w:p w14:paraId="648A486E" w14:textId="3ECB731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8236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88236D" w:rsidRPr="0088236D">
        <w:rPr>
          <w:noProof/>
        </w:rPr>
        <w:t>[34]</w:t>
      </w:r>
      <w:r w:rsidR="0045107D">
        <w:fldChar w:fldCharType="end"/>
      </w:r>
      <w:r w:rsidR="0045107D">
        <w:t>.</w:t>
      </w:r>
    </w:p>
    <w:p w14:paraId="12A8C452" w14:textId="77777777" w:rsidR="00DD71EB" w:rsidRPr="00503E8E" w:rsidRDefault="00DD71EB" w:rsidP="00503E8E"/>
    <w:p w14:paraId="423EED99" w14:textId="4B750D4A" w:rsidR="008A184D" w:rsidRDefault="008A184D" w:rsidP="00D84548">
      <w:pPr>
        <w:pStyle w:val="Ttulo3"/>
        <w:numPr>
          <w:ilvl w:val="0"/>
          <w:numId w:val="13"/>
        </w:numPr>
        <w:ind w:left="708" w:hanging="708"/>
      </w:pPr>
      <w:bookmarkStart w:id="49" w:name="_Toc161158855"/>
      <w:r>
        <w:t>GRU</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0F652B3D" w:rsidR="00604F28" w:rsidRDefault="00604F28" w:rsidP="0088236D">
      <w:pPr>
        <w:jc w:val="center"/>
      </w:pPr>
      <w:proofErr w:type="spellStart"/>
      <w:r>
        <w:t>Fig</w:t>
      </w:r>
      <w:proofErr w:type="spellEnd"/>
      <w:r>
        <w:t xml:space="preserve"> xx: Compuertas de la red </w:t>
      </w:r>
      <w:proofErr w:type="spellStart"/>
      <w:r>
        <w:t>euroal</w:t>
      </w:r>
      <w:proofErr w:type="spellEnd"/>
      <w:r>
        <w:t>…</w:t>
      </w:r>
      <w:proofErr w:type="gramStart"/>
      <w:r>
        <w:t>..</w:t>
      </w:r>
      <w:proofErr w:type="gramEnd"/>
      <w:r>
        <w:t xml:space="preserve"> (xx)</w:t>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0C0C7E50" w:rsidR="002850ED" w:rsidRDefault="00CD6698" w:rsidP="00503E8E">
      <w:r>
        <w:t xml:space="preserve">La siguiente formula </w:t>
      </w:r>
      <w:r w:rsidR="00604F28">
        <w:t>xxx (</w:t>
      </w:r>
      <w:proofErr w:type="spellStart"/>
      <w:r w:rsidR="00604F28">
        <w:t>ref</w:t>
      </w:r>
      <w:proofErr w:type="spellEnd"/>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44BA7DD3" w14:textId="373875D0" w:rsidR="002850ED" w:rsidRDefault="001668D5"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604F28">
        <w:t xml:space="preserve">        (xx)</w:t>
      </w:r>
    </w:p>
    <w:p w14:paraId="2271DD35" w14:textId="77777777" w:rsidR="0088236D" w:rsidRDefault="0088236D" w:rsidP="00503E8E"/>
    <w:p w14:paraId="24560BDB" w14:textId="028C484C" w:rsidR="00F74CCE" w:rsidRDefault="00F74CCE" w:rsidP="00503E8E">
      <w:r>
        <w:t xml:space="preserve">Donde </w:t>
      </w:r>
      <m:oMath>
        <m:r>
          <w:rPr>
            <w:rFonts w:ascii="Cambria Math" w:hAnsi="Cambria Math"/>
          </w:rPr>
          <m:t>σ</m:t>
        </m:r>
      </m:oMath>
      <w:r>
        <w:t xml:space="preserve"> es la función sigmoidea</w:t>
      </w:r>
      <w:r w:rsidR="00AC76DA">
        <w:t>,</w:t>
      </w:r>
      <w:r>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427A9A5" w14:textId="77777777" w:rsidR="00CD6698" w:rsidRDefault="00CD6698" w:rsidP="00503E8E"/>
    <w:p w14:paraId="20A3EF0B" w14:textId="77777777" w:rsidR="00CD6698" w:rsidRDefault="00CD6698" w:rsidP="00503E8E"/>
    <w:p w14:paraId="4C163324" w14:textId="77777777" w:rsidR="00CD6698" w:rsidRDefault="00CD6698" w:rsidP="00503E8E"/>
    <w:p w14:paraId="0AB4C41F" w14:textId="77777777" w:rsidR="00CD6698" w:rsidRDefault="00CD6698" w:rsidP="00503E8E"/>
    <w:p w14:paraId="53D49D25" w14:textId="77777777" w:rsidR="00CD6698" w:rsidRDefault="00CD6698" w:rsidP="00503E8E"/>
    <w:p w14:paraId="1E9D8403" w14:textId="77777777" w:rsidR="00CD6698" w:rsidRDefault="00CD6698" w:rsidP="00503E8E"/>
    <w:p w14:paraId="6399F3B7" w14:textId="0257EA26" w:rsidR="00CD6698" w:rsidRDefault="00CD6698" w:rsidP="00CD6698">
      <w:r>
        <w:t>La siguiente formula es  para cada j-</w:t>
      </w:r>
      <w:proofErr w:type="spellStart"/>
      <w:r>
        <w:t>esimo</w:t>
      </w:r>
      <w:proofErr w:type="spellEnd"/>
      <w:r>
        <w:t xml:space="preserve"> valor de la compuerta de actualización.</w:t>
      </w:r>
    </w:p>
    <w:p w14:paraId="532657F7" w14:textId="77777777" w:rsidR="00CD6698" w:rsidRDefault="00CD6698" w:rsidP="00503E8E"/>
    <w:p w14:paraId="013BAEF6" w14:textId="2104E761" w:rsidR="00DA2B9C" w:rsidRPr="00CD6698" w:rsidRDefault="001668D5" w:rsidP="00503E8E">
      <m:oMathPara>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m:oMathPara>
    </w:p>
    <w:p w14:paraId="65C22423" w14:textId="77777777" w:rsidR="00CD6698" w:rsidRPr="00F74CCE" w:rsidRDefault="00CD6698" w:rsidP="00503E8E"/>
    <w:p w14:paraId="015FCC1E" w14:textId="7DA3897D" w:rsidR="00CD6698" w:rsidRDefault="00CD6698" w:rsidP="00CD6698">
      <w:r>
        <w:t xml:space="preserve">Donde </w:t>
      </w:r>
      <m:oMath>
        <m:r>
          <w:rPr>
            <w:rFonts w:ascii="Cambria Math" w:hAnsi="Cambria Math"/>
          </w:rPr>
          <m:t>σ</m:t>
        </m:r>
      </m:oMath>
      <w:r>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t xml:space="preserve"> es el </w:t>
      </w:r>
      <w:r w:rsidR="00AC76DA">
        <w:t>estado</w:t>
      </w:r>
      <w:r>
        <w:t xml:space="preserve"> oculto anterior y  x es la entrada</w:t>
      </w:r>
    </w:p>
    <w:p w14:paraId="26C4C4E4" w14:textId="77777777" w:rsidR="00CD6698" w:rsidRDefault="00CD6698" w:rsidP="00CD6698"/>
    <w:p w14:paraId="7D28F17A" w14:textId="17FC1AAE" w:rsidR="00CD6698" w:rsidRDefault="00CD6698" w:rsidP="00CD6698">
      <w:r>
        <w:t>La siguiente formula 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62666176" w:rsidR="00DA2B9C" w:rsidRDefault="00DA2B9C" w:rsidP="00503E8E">
      <w:r>
        <w:tab/>
      </w:r>
      <w:r>
        <w:tab/>
      </w:r>
      <w:r>
        <w:tab/>
      </w:r>
      <w:r>
        <w:tab/>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p>
    <w:p w14:paraId="336ADC33" w14:textId="7A2BB705" w:rsidR="00CD6698" w:rsidRDefault="00CD6698" w:rsidP="00CD6698">
      <w:r>
        <w:t>Donde</w:t>
      </w:r>
      <m:oMath>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t xml:space="preserve"> es el candidato a activación y se define en la siguiente fórmula para cada j-</w:t>
      </w:r>
      <w:proofErr w:type="spellStart"/>
      <w:r>
        <w:t>esimo</w:t>
      </w:r>
      <w:proofErr w:type="spellEnd"/>
      <w:r>
        <w:t xml:space="preserve"> valor.</w:t>
      </w:r>
    </w:p>
    <w:p w14:paraId="03B4A8E3" w14:textId="5451E4D8" w:rsidR="00F74CCE" w:rsidRDefault="00F74CCE" w:rsidP="00503E8E"/>
    <w:p w14:paraId="40149754" w14:textId="2D5078DA" w:rsidR="0014038A" w:rsidRPr="00CD6698" w:rsidRDefault="001668D5" w:rsidP="0014038A">
      <m:oMathPar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m:oMathPara>
    </w:p>
    <w:p w14:paraId="3A6693AE" w14:textId="2A7D6A6B" w:rsidR="00AC76DA" w:rsidRDefault="00CD6698" w:rsidP="00AC76DA">
      <w:r>
        <w:t xml:space="preserve">Donde </w:t>
      </w:r>
      <m:oMath>
        <m:r>
          <w:rPr>
            <w:rFonts w:ascii="Cambria Math" w:hAnsi="Cambria Math"/>
          </w:rPr>
          <m:t>ϕ</m:t>
        </m:r>
      </m:oMath>
      <w:r>
        <w:t xml:space="preserve"> es la función de tangente hiperbólica y  </w:t>
      </w:r>
      <m:oMath>
        <m:r>
          <w:rPr>
            <w:rFonts w:ascii="Cambria Math" w:hAnsi="Cambria Math"/>
          </w:rPr>
          <m:t>⊙</m:t>
        </m:r>
      </m:oMath>
      <w:r>
        <w:t xml:space="preserve"> es el producto</w:t>
      </w:r>
      <w:r w:rsidR="00AC76DA">
        <w:t xml:space="preserve"> de</w:t>
      </w:r>
      <w:r>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51C0F64B" w:rsidR="00CD6698" w:rsidRPr="00F74CCE" w:rsidRDefault="00CD6698" w:rsidP="0014038A"/>
    <w:p w14:paraId="44BFC33D" w14:textId="77777777" w:rsidR="00F74CCE" w:rsidRPr="00DA2B9C" w:rsidRDefault="00F74CCE" w:rsidP="0014038A"/>
    <w:p w14:paraId="4114DD0B" w14:textId="417DF6EC" w:rsidR="00B46272" w:rsidRDefault="00B46272" w:rsidP="00D46505">
      <w:pPr>
        <w:pStyle w:val="Ttulo3"/>
        <w:numPr>
          <w:ilvl w:val="0"/>
          <w:numId w:val="13"/>
        </w:numPr>
        <w:ind w:left="284"/>
      </w:pPr>
      <w:bookmarkStart w:id="50" w:name="_Toc161158856"/>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bookmarkEnd w:id="50"/>
      <w:proofErr w:type="spellEnd"/>
      <w:r w:rsidR="0004583A">
        <w:t>)</w:t>
      </w:r>
    </w:p>
    <w:p w14:paraId="4FB60159" w14:textId="77777777" w:rsidR="00B46272" w:rsidRDefault="00B46272" w:rsidP="00B46272"/>
    <w:p w14:paraId="41C8B370" w14:textId="761BBEAE" w:rsidR="0004583A" w:rsidRDefault="0076167A" w:rsidP="00B46272">
      <w:r>
        <w:t xml:space="preserve">La optimización bayesiana es un algoritmo que se utiliza para el afinamiento de los </w:t>
      </w:r>
      <w:proofErr w:type="spellStart"/>
      <w:r w:rsidRPr="00A66F4A">
        <w:rPr>
          <w:highlight w:val="yellow"/>
        </w:rPr>
        <w:t>hiperparametros</w:t>
      </w:r>
      <w:proofErr w:type="spellEnd"/>
      <w:r>
        <w:t xml:space="preserve">, este algoritmo crea un modelo probabilístico, para la métrica, dado el conjunto de </w:t>
      </w:r>
      <w:proofErr w:type="spellStart"/>
      <w:r w:rsidRPr="00A66F4A">
        <w:rPr>
          <w:highlight w:val="yellow"/>
        </w:rPr>
        <w:t>hyperparametros</w:t>
      </w:r>
      <w:proofErr w:type="spellEnd"/>
      <w:r>
        <w:t xml:space="preserve"> a optimizar</w:t>
      </w:r>
      <w:r w:rsidR="00A66F4A">
        <w:t xml:space="preserve"> </w:t>
      </w:r>
      <w:r w:rsidR="00A66F4A">
        <w:fldChar w:fldCharType="begin" w:fldLock="1"/>
      </w:r>
      <w:r w:rsidR="00A66F4A">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5]","plainTextFormattedCitation":"[35]","previouslyFormattedCitation":"[35]"},"properties":{"noteIndex":0},"schema":"https://github.com/citation-style-language/schema/raw/master/csl-citation.json"}</w:instrText>
      </w:r>
      <w:r w:rsidR="00A66F4A">
        <w:fldChar w:fldCharType="separate"/>
      </w:r>
      <w:r w:rsidR="00A66F4A" w:rsidRPr="00A66F4A">
        <w:rPr>
          <w:noProof/>
        </w:rPr>
        <w:t>[35]</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1" w:name="_Toc161158857"/>
      <w:r>
        <w:t xml:space="preserve">Algoritmo </w:t>
      </w:r>
      <w:proofErr w:type="spellStart"/>
      <w:r>
        <w:t>Hyperband</w:t>
      </w:r>
      <w:bookmarkEnd w:id="51"/>
      <w:proofErr w:type="spellEnd"/>
    </w:p>
    <w:p w14:paraId="1AEC1CED" w14:textId="77777777" w:rsidR="00B46272" w:rsidRPr="00B46272" w:rsidRDefault="00B46272" w:rsidP="00B46272"/>
    <w:p w14:paraId="145E8F92" w14:textId="127DF0B4" w:rsidR="00B46272" w:rsidRDefault="00D14BBF" w:rsidP="00B46272">
      <w:r>
        <w:t xml:space="preserve">Es un algoritmo que se usa para el afinamiento de los </w:t>
      </w:r>
      <w:proofErr w:type="spellStart"/>
      <w:r w:rsidRPr="009D4817">
        <w:rPr>
          <w:highlight w:val="yellow"/>
        </w:rPr>
        <w:t>hy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A66F4A">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Pr>
          <w:i/>
        </w:rPr>
        <w:fldChar w:fldCharType="separate"/>
      </w:r>
      <w:r w:rsidR="00A66F4A" w:rsidRPr="00A66F4A">
        <w:rPr>
          <w:noProof/>
        </w:rPr>
        <w:t>[36]</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9D4817" w:rsidRPr="009D4817">
        <w:rPr>
          <w:highlight w:val="yellow"/>
        </w:rPr>
        <w:t>hyperparametros</w:t>
      </w:r>
      <w:proofErr w:type="spellEnd"/>
      <w:r w:rsidR="009D4817">
        <w:rPr>
          <w:highlight w:val="yellow"/>
        </w:rPr>
        <w:fldChar w:fldCharType="begin" w:fldLock="1"/>
      </w:r>
      <w:r w:rsidR="00A66F4A">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Pr>
          <w:highlight w:val="yellow"/>
        </w:rPr>
        <w:fldChar w:fldCharType="separate"/>
      </w:r>
      <w:r w:rsidR="00A66F4A" w:rsidRPr="00A66F4A">
        <w:rPr>
          <w:noProof/>
          <w:highlight w:val="yellow"/>
        </w:rPr>
        <w:t>[36]</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es 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2" w:name="_Toc161158858"/>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bookmarkEnd w:id="52"/>
      <w:proofErr w:type="spellEnd"/>
      <w:r w:rsidR="004516C8">
        <w:t>)</w:t>
      </w:r>
    </w:p>
    <w:p w14:paraId="4345319F" w14:textId="77777777" w:rsidR="000F4078" w:rsidRDefault="000F4078" w:rsidP="000F4078"/>
    <w:p w14:paraId="7D283025" w14:textId="11FA39B0"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Pr="00315517">
        <w:rPr>
          <w:highlight w:val="yellow"/>
        </w:rPr>
        <w:t>hiperparametros</w:t>
      </w:r>
      <w:proofErr w:type="spellEnd"/>
      <w:r>
        <w:t>, este algoritmo</w:t>
      </w:r>
      <w:r w:rsidR="0078719E">
        <w:t xml:space="preserve"> crea muestras aleatorias de las configuraciones de los </w:t>
      </w:r>
      <w:proofErr w:type="spellStart"/>
      <w:r w:rsidR="0078719E" w:rsidRPr="00315517">
        <w:rPr>
          <w:highlight w:val="yellow"/>
        </w:rPr>
        <w:t>hyperparametros</w:t>
      </w:r>
      <w:proofErr w:type="spellEnd"/>
      <w:r w:rsidR="003744F9">
        <w:fldChar w:fldCharType="begin" w:fldLock="1"/>
      </w:r>
      <w:r w:rsidR="00A66F4A">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3744F9">
        <w:fldChar w:fldCharType="separate"/>
      </w:r>
      <w:r w:rsidR="00A66F4A" w:rsidRPr="00A66F4A">
        <w:rPr>
          <w:noProof/>
        </w:rPr>
        <w:t>[37]</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p>
    <w:p w14:paraId="6AFEA9A0" w14:textId="77777777" w:rsidR="0024281C" w:rsidRDefault="0024281C" w:rsidP="0024281C"/>
    <w:p w14:paraId="46BE5031" w14:textId="77777777" w:rsidR="0024281C" w:rsidRPr="0024281C" w:rsidRDefault="0024281C" w:rsidP="0024281C"/>
    <w:p w14:paraId="3D63E3FC" w14:textId="30F4F9E4" w:rsidR="0024281C" w:rsidRDefault="0024281C" w:rsidP="0024281C">
      <w:r>
        <w:t xml:space="preserve">La detención temprana es una configuración que sirve para cortar el entrenamiento de manera temprana,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De esta manera se evita el sobre entrenamiento y el uso excesivo de recursos</w:t>
      </w:r>
      <w:proofErr w:type="gramStart"/>
      <w:r>
        <w:t>.</w:t>
      </w:r>
      <w:r w:rsidR="00315517">
        <w:t>(</w:t>
      </w:r>
      <w:proofErr w:type="gramEnd"/>
      <w:r w:rsidR="00315517" w:rsidRPr="00315517">
        <w:rPr>
          <w:highlight w:val="yellow"/>
        </w:rPr>
        <w:t>citar</w:t>
      </w:r>
      <w:r w:rsidR="00315517">
        <w:t>)</w:t>
      </w:r>
    </w:p>
    <w:p w14:paraId="3C2E1EE0" w14:textId="77777777" w:rsidR="0024281C" w:rsidRPr="0024281C" w:rsidRDefault="0024281C" w:rsidP="0024281C"/>
    <w:p w14:paraId="6F1E63F2" w14:textId="77777777" w:rsidR="00B46272" w:rsidRDefault="00B46272" w:rsidP="00B46272"/>
    <w:p w14:paraId="1F0F58D2" w14:textId="77777777" w:rsidR="00EE1887" w:rsidRDefault="00EE1887" w:rsidP="00B46272"/>
    <w:p w14:paraId="2ACF4436" w14:textId="77777777" w:rsidR="00EE1887" w:rsidRPr="00B46272" w:rsidRDefault="00EE1887" w:rsidP="00B46272"/>
    <w:p w14:paraId="4345D501" w14:textId="77777777" w:rsidR="00B46272" w:rsidRPr="00B46272" w:rsidRDefault="00B46272" w:rsidP="00B46272"/>
    <w:p w14:paraId="44026F29" w14:textId="324BD188" w:rsidR="00D46505" w:rsidRDefault="00D46505" w:rsidP="00D46505">
      <w:pPr>
        <w:pStyle w:val="Ttulo3"/>
        <w:numPr>
          <w:ilvl w:val="0"/>
          <w:numId w:val="13"/>
        </w:numPr>
        <w:ind w:left="284"/>
      </w:pPr>
      <w:bookmarkStart w:id="53" w:name="_Toc161158860"/>
      <w:proofErr w:type="spellStart"/>
      <w:r>
        <w:t>G</w:t>
      </w:r>
      <w:r w:rsidRPr="00D46505">
        <w:t>ithub</w:t>
      </w:r>
      <w:bookmarkEnd w:id="53"/>
      <w:proofErr w:type="spellEnd"/>
    </w:p>
    <w:p w14:paraId="32339B08" w14:textId="77777777" w:rsidR="000F5A9B" w:rsidRPr="000F5A9B" w:rsidRDefault="000F5A9B" w:rsidP="000F5A9B"/>
    <w:p w14:paraId="5D6EA10C" w14:textId="737B584A"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88236D" w:rsidRPr="0088236D">
        <w:rPr>
          <w:noProof/>
        </w:rPr>
        <w:t>[31]</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4" w:name="_Toc161158861"/>
      <w:r>
        <w:t>4.3 Comprensión de los datos</w:t>
      </w:r>
      <w:bookmarkEnd w:id="54"/>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144E24E8"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A66F4A">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8]","plainTextFormattedCitation":"[38]","previouslyFormattedCitation":"[38]"},"properties":{"noteIndex":0},"schema":"https://github.com/citation-style-language/schema/raw/master/csl-citation.json"}</w:instrText>
      </w:r>
      <w:r>
        <w:fldChar w:fldCharType="separate"/>
      </w:r>
      <w:r w:rsidR="00A66F4A" w:rsidRPr="00A66F4A">
        <w:rPr>
          <w:noProof/>
        </w:rPr>
        <w:t>[38]</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5" w:name="_Toc161158862"/>
      <w:r>
        <w:t>4.3.1 Recolección de datos iniciales</w:t>
      </w:r>
      <w:bookmarkEnd w:id="55"/>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3"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4"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5"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1668D5" w:rsidP="00033C01">
            <w:hyperlink r:id="rId16"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1668D5" w:rsidP="00033C01">
            <w:hyperlink r:id="rId17"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1668D5" w:rsidP="00033C01">
            <w:hyperlink r:id="rId18"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1668D5" w:rsidP="008E7FD2">
            <w:hyperlink r:id="rId19"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1668D5" w:rsidP="008E7FD2">
            <w:hyperlink r:id="rId20"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1668D5" w:rsidP="008E7FD2">
            <w:hyperlink r:id="rId21"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1D0B1511"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w:t>
      </w:r>
      <w:r w:rsidR="00CA2963">
        <w:t>pueden</w:t>
      </w:r>
      <w:r>
        <w:t xml:space="preserve">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6" w:name="_Toc161158863"/>
      <w:r>
        <w:lastRenderedPageBreak/>
        <w:t xml:space="preserve">4.3.2 </w:t>
      </w:r>
      <w:r w:rsidRPr="005E390E">
        <w:t>Preparación de los datos</w:t>
      </w:r>
      <w:bookmarkEnd w:id="56"/>
    </w:p>
    <w:p w14:paraId="1A995594" w14:textId="77777777" w:rsidR="005E390E" w:rsidRDefault="005E390E" w:rsidP="00033C01"/>
    <w:p w14:paraId="70B07F08" w14:textId="2AC7C1C6" w:rsidR="005E390E" w:rsidRDefault="005E390E" w:rsidP="00033C01">
      <w:r>
        <w:t xml:space="preserve">Identificando algunos problemas de calidad de los datos la página web </w:t>
      </w:r>
      <w:hyperlink r:id="rId22"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 xml:space="preserve">por lo que se procede a descartar este conjunto de </w:t>
      </w:r>
      <w:proofErr w:type="spellStart"/>
      <w:r w:rsidRPr="005E390E">
        <w:rPr>
          <w:highlight w:val="yellow"/>
        </w:rPr>
        <w:t>datos</w:t>
      </w:r>
      <w:r>
        <w:t>.</w:t>
      </w:r>
      <w:r w:rsidR="00217BDF">
        <w:t>ok</w:t>
      </w:r>
      <w:proofErr w:type="spellEnd"/>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3"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AD9FC09" w14:textId="63F0FAC4" w:rsidR="000C4FB4" w:rsidRDefault="000C4FB4" w:rsidP="002535EA">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5351EA12" w14:textId="25B029B2" w:rsidR="002535EA" w:rsidRDefault="002535EA" w:rsidP="002535EA">
      <w:pPr>
        <w:pStyle w:val="Prrafodelista"/>
        <w:ind w:left="0"/>
      </w:pPr>
      <w:r w:rsidRPr="002535EA">
        <w:rPr>
          <w:highlight w:val="yellow"/>
        </w:rPr>
        <w:t xml:space="preserve">No </w:t>
      </w:r>
      <w:proofErr w:type="spellStart"/>
      <w:r w:rsidRPr="002535EA">
        <w:rPr>
          <w:highlight w:val="yellow"/>
        </w:rPr>
        <w:t>identar</w:t>
      </w:r>
      <w:proofErr w:type="spellEnd"/>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1352427F" w:rsidR="000C4FB4" w:rsidRPr="00F442AB" w:rsidRDefault="000C4FB4" w:rsidP="00F442AB">
      <w:pPr>
        <w:pStyle w:val="Prrafodelista"/>
      </w:pPr>
      <w:r w:rsidRPr="00F442AB">
        <w:t>Windows</w:t>
      </w:r>
      <w:r w:rsidR="00F442AB" w:rsidRPr="00F442AB">
        <w:t>,</w:t>
      </w:r>
      <w:r w:rsidR="00F442AB">
        <w:t xml:space="preserve"> </w:t>
      </w:r>
      <w:proofErr w:type="spellStart"/>
      <w:r w:rsidRPr="00F442AB">
        <w:t>Android</w:t>
      </w:r>
      <w:proofErr w:type="gramStart"/>
      <w:r w:rsidR="00F442AB" w:rsidRPr="00F442AB">
        <w:t>,</w:t>
      </w:r>
      <w:r w:rsidRPr="00F442AB">
        <w:t>Linux</w:t>
      </w:r>
      <w:proofErr w:type="spellEnd"/>
      <w:proofErr w:type="gramEnd"/>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proofErr w:type="spellStart"/>
      <w:r w:rsidRPr="00F442AB">
        <w:t>iOS</w:t>
      </w:r>
      <w:proofErr w:type="spellEnd"/>
      <w:r w:rsidR="00F442AB" w:rsidRPr="00F442AB">
        <w:t>,</w:t>
      </w:r>
      <w:r w:rsidR="00F442AB">
        <w:t xml:space="preserve"> </w:t>
      </w:r>
      <w:r w:rsidRPr="00F442AB">
        <w:t xml:space="preserve">Windows </w:t>
      </w:r>
      <w:proofErr w:type="spellStart"/>
      <w:r w:rsidRPr="00F442AB">
        <w:t>Phone</w:t>
      </w:r>
      <w:r w:rsidR="00F442AB" w:rsidRPr="00F442AB">
        <w:t>,</w:t>
      </w:r>
      <w:r w:rsidRPr="00F442AB">
        <w:t>Chrome</w:t>
      </w:r>
      <w:proofErr w:type="spellEnd"/>
      <w:r w:rsidRPr="00F442AB">
        <w:t xml:space="preserv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7777777" w:rsidR="000C4FB4" w:rsidRPr="00F442AB" w:rsidRDefault="000C4FB4" w:rsidP="000C4FB4">
      <w:pPr>
        <w:pStyle w:val="Prrafodelista"/>
        <w:rPr>
          <w:rFonts w:ascii="Courier New" w:hAnsi="Courier New" w:cs="Courier New"/>
          <w:color w:val="212121"/>
          <w:sz w:val="21"/>
          <w:szCs w:val="21"/>
          <w:shd w:val="clear" w:color="auto" w:fill="FFFFFF"/>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1F343A">
      <w:pPr>
        <w:pStyle w:val="Prrafodelista"/>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028AD103"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A66F4A">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9]","plainTextFormattedCitation":"[39]","previouslyFormattedCitation":"[39]"},"properties":{"noteIndex":0},"schema":"https://github.com/citation-style-language/schema/raw/master/csl-citation.json"}</w:instrText>
      </w:r>
      <w:r w:rsidR="00CD7FDC">
        <w:fldChar w:fldCharType="separate"/>
      </w:r>
      <w:r w:rsidR="00A66F4A" w:rsidRPr="00A66F4A">
        <w:rPr>
          <w:noProof/>
        </w:rPr>
        <w:t>[39]</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6CDBED05" w14:textId="46E04523" w:rsidR="00CD7FDC" w:rsidRDefault="00CD7FDC" w:rsidP="001F343A">
      <w:pPr>
        <w:pStyle w:val="Prrafodelista"/>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250C463E"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A66F4A">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0]","plainTextFormattedCitation":"[40]","previouslyFormattedCitation":"[40]"},"properties":{"noteIndex":0},"schema":"https://github.com/citation-style-language/schema/raw/master/csl-citation.json"}</w:instrText>
      </w:r>
      <w:r w:rsidR="00B84D89">
        <w:fldChar w:fldCharType="separate"/>
      </w:r>
      <w:r w:rsidR="00A66F4A" w:rsidRPr="00A66F4A">
        <w:rPr>
          <w:noProof/>
        </w:rPr>
        <w:t>[40]</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6AFA595F" w14:textId="287E9128" w:rsidR="00A31F16" w:rsidRDefault="001F343A" w:rsidP="001F343A">
      <w:pPr>
        <w:pStyle w:val="Prrafodelista"/>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43B8158E"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spellEnd"/>
      <w:r>
        <w:rPr>
          <w:rFonts w:eastAsiaTheme="majorEastAsia"/>
        </w:rPr>
        <w:t>,</w:t>
      </w:r>
      <w:r w:rsidR="00636329">
        <w:rPr>
          <w:rFonts w:eastAsiaTheme="majorEastAsia"/>
        </w:rPr>
        <w:t xml:space="preserve"> e</w:t>
      </w:r>
      <w:r>
        <w:rPr>
          <w:rFonts w:eastAsiaTheme="majorEastAsia"/>
        </w:rPr>
        <w:t xml:space="preserve">l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w:lastRenderedPageBreak/>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3AC147FC" w14:textId="29DB043C" w:rsidR="00C810EB" w:rsidRPr="00EE1887" w:rsidRDefault="00C810EB" w:rsidP="00EE1887">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r w:rsidR="00EE1887">
        <w:rPr>
          <w:rFonts w:eastAsiaTheme="majorEastAsia"/>
        </w:rPr>
        <w:t xml:space="preserve">, </w:t>
      </w:r>
      <w:r w:rsidRPr="00EE1887">
        <w:rPr>
          <w:rFonts w:eastAsiaTheme="majorEastAsia"/>
        </w:rPr>
        <w:t>Número de vistas de página</w:t>
      </w:r>
      <w:r w:rsidR="00EE1887">
        <w:rPr>
          <w:rFonts w:eastAsiaTheme="majorEastAsia"/>
        </w:rPr>
        <w:t xml:space="preserve">, </w:t>
      </w:r>
      <w:r w:rsidRPr="00EE1887">
        <w:rPr>
          <w:rFonts w:eastAsiaTheme="majorEastAsia"/>
        </w:rPr>
        <w:t>Usuarios nuevos</w:t>
      </w:r>
      <w:r w:rsidR="00EE1887">
        <w:rPr>
          <w:rFonts w:eastAsiaTheme="majorEastAsia"/>
        </w:rPr>
        <w:t xml:space="preserve">, </w:t>
      </w:r>
      <w:r w:rsidRPr="00EE1887">
        <w:rPr>
          <w:rFonts w:eastAsiaTheme="majorEastAsia"/>
        </w:rPr>
        <w:t>Usuarios</w:t>
      </w:r>
      <w:r w:rsidR="00EE1887">
        <w:rPr>
          <w:rFonts w:eastAsiaTheme="majorEastAsia"/>
        </w:rPr>
        <w:t xml:space="preserve">, </w:t>
      </w:r>
      <w:r w:rsidRPr="00EE1887">
        <w:rPr>
          <w:rFonts w:eastAsiaTheme="majorEastAsia"/>
        </w:rPr>
        <w:t>Número de sesiones por usuario</w:t>
      </w:r>
      <w:r w:rsidR="00EE1887">
        <w:rPr>
          <w:rFonts w:eastAsiaTheme="majorEastAsia"/>
        </w:rPr>
        <w:t xml:space="preserve">, </w:t>
      </w:r>
      <w:r w:rsidRPr="00EE1887">
        <w:rPr>
          <w:rFonts w:eastAsiaTheme="majorEastAsia"/>
        </w:rPr>
        <w:t>Sesiones</w:t>
      </w:r>
      <w:r w:rsidR="00EE1887">
        <w:rPr>
          <w:rFonts w:eastAsiaTheme="majorEastAsia"/>
        </w:rPr>
        <w:t xml:space="preserve">, </w:t>
      </w:r>
      <w:r w:rsidRPr="00EE1887">
        <w:rPr>
          <w:rFonts w:eastAsiaTheme="majorEastAsia"/>
        </w:rPr>
        <w:t>Argentina</w:t>
      </w:r>
      <w:r w:rsidR="00EE1887">
        <w:rPr>
          <w:rFonts w:eastAsiaTheme="majorEastAsia"/>
        </w:rPr>
        <w:t xml:space="preserve">, </w:t>
      </w:r>
      <w:r w:rsidR="002872A1" w:rsidRPr="00EE1887">
        <w:rPr>
          <w:rFonts w:eastAsiaTheme="majorEastAsia"/>
        </w:rPr>
        <w:t>Otros Paises</w:t>
      </w:r>
      <w:r w:rsidR="00EE1887">
        <w:rPr>
          <w:rFonts w:eastAsiaTheme="majorEastAsia"/>
        </w:rPr>
        <w:t xml:space="preserve">, </w:t>
      </w:r>
      <w:r w:rsidRPr="00EE1887">
        <w:rPr>
          <w:rFonts w:eastAsiaTheme="majorEastAsia"/>
        </w:rPr>
        <w:t>Mobile</w:t>
      </w:r>
      <w:r w:rsidR="00EE1887">
        <w:rPr>
          <w:rFonts w:eastAsiaTheme="majorEastAsia"/>
        </w:rPr>
        <w:t xml:space="preserve">, </w:t>
      </w:r>
      <w:r w:rsidRPr="00EE1887">
        <w:rPr>
          <w:rFonts w:eastAsiaTheme="majorEastAsia"/>
        </w:rPr>
        <w:t>Desktop</w:t>
      </w:r>
      <w:r w:rsidR="00EE1887">
        <w:rPr>
          <w:rFonts w:eastAsiaTheme="majorEastAsia"/>
        </w:rPr>
        <w:t xml:space="preserve">, </w:t>
      </w:r>
      <w:r w:rsidRPr="00EE1887">
        <w:rPr>
          <w:rFonts w:eastAsiaTheme="majorEastAsia"/>
        </w:rPr>
        <w:t>Tablet</w:t>
      </w:r>
      <w:r w:rsidR="00EE1887">
        <w:rPr>
          <w:rFonts w:eastAsiaTheme="majorEastAsia"/>
        </w:rPr>
        <w:t xml:space="preserve">, </w:t>
      </w:r>
      <w:r w:rsidRPr="00EE1887">
        <w:rPr>
          <w:rFonts w:eastAsiaTheme="majorEastAsia"/>
        </w:rPr>
        <w:t>Categoría de dispositivo promedio</w:t>
      </w:r>
      <w:r w:rsidR="00EE1887">
        <w:rPr>
          <w:rFonts w:eastAsiaTheme="majorEastAsia"/>
        </w:rPr>
        <w:t xml:space="preserve">, </w:t>
      </w:r>
      <w:r w:rsidR="002872A1" w:rsidRPr="00EE1887">
        <w:rPr>
          <w:rFonts w:eastAsiaTheme="majorEastAsia"/>
        </w:rPr>
        <w:t xml:space="preserve">Categoría de dispositivo </w:t>
      </w:r>
      <w:proofErr w:type="spellStart"/>
      <w:r w:rsidR="002872A1" w:rsidRPr="00EE1887">
        <w:rPr>
          <w:rFonts w:eastAsiaTheme="majorEastAsia"/>
        </w:rPr>
        <w:t>std</w:t>
      </w:r>
      <w:proofErr w:type="spellEnd"/>
      <w:r w:rsidR="00EE1887">
        <w:rPr>
          <w:rFonts w:eastAsiaTheme="majorEastAsia"/>
        </w:rPr>
        <w:t xml:space="preserve">, </w:t>
      </w:r>
      <w:r w:rsidRPr="00EE1887">
        <w:rPr>
          <w:rFonts w:eastAsiaTheme="majorEastAsia"/>
        </w:rPr>
        <w:t>Windows</w:t>
      </w:r>
      <w:r w:rsidR="00EE1887">
        <w:rPr>
          <w:rFonts w:eastAsiaTheme="majorEastAsia"/>
        </w:rPr>
        <w:t xml:space="preserve">, </w:t>
      </w:r>
      <w:proofErr w:type="spellStart"/>
      <w:r w:rsidRPr="00EE1887">
        <w:rPr>
          <w:rFonts w:eastAsiaTheme="majorEastAsia"/>
        </w:rPr>
        <w:t>Android</w:t>
      </w:r>
      <w:proofErr w:type="spellEnd"/>
      <w:r w:rsidR="00EE1887">
        <w:rPr>
          <w:rFonts w:eastAsiaTheme="majorEastAsia"/>
        </w:rPr>
        <w:t xml:space="preserve">, </w:t>
      </w:r>
      <w:r w:rsidRPr="00EE1887">
        <w:rPr>
          <w:rFonts w:eastAsiaTheme="majorEastAsia"/>
        </w:rPr>
        <w:t>Linux</w:t>
      </w:r>
      <w:r w:rsidR="00EE1887">
        <w:rPr>
          <w:rFonts w:eastAsiaTheme="majorEastAsia"/>
        </w:rPr>
        <w:t xml:space="preserve">, </w:t>
      </w:r>
      <w:r w:rsidRPr="00EE1887">
        <w:rPr>
          <w:rFonts w:eastAsiaTheme="majorEastAsia"/>
        </w:rPr>
        <w:t>Macintosh</w:t>
      </w:r>
      <w:r w:rsidR="00EE1887">
        <w:rPr>
          <w:rFonts w:eastAsiaTheme="majorEastAsia"/>
        </w:rPr>
        <w:t xml:space="preserve">, </w:t>
      </w:r>
      <w:r w:rsidRPr="00EE1887">
        <w:rPr>
          <w:rFonts w:eastAsiaTheme="majorEastAsia"/>
        </w:rPr>
        <w:t>Sistema operativo (</w:t>
      </w:r>
      <w:proofErr w:type="spellStart"/>
      <w:r w:rsidRPr="00EE1887">
        <w:rPr>
          <w:rFonts w:eastAsiaTheme="majorEastAsia"/>
        </w:rPr>
        <w:t>not</w:t>
      </w:r>
      <w:proofErr w:type="spellEnd"/>
      <w:r w:rsidRPr="00EE1887">
        <w:rPr>
          <w:rFonts w:eastAsiaTheme="majorEastAsia"/>
        </w:rPr>
        <w:t xml:space="preserve"> set)</w:t>
      </w:r>
      <w:r w:rsidR="00EE1887">
        <w:rPr>
          <w:rFonts w:eastAsiaTheme="majorEastAsia"/>
        </w:rPr>
        <w:t xml:space="preserve">, </w:t>
      </w:r>
      <w:proofErr w:type="spellStart"/>
      <w:r w:rsidRPr="00EE1887">
        <w:rPr>
          <w:rFonts w:eastAsiaTheme="majorEastAsia"/>
        </w:rPr>
        <w:t>iOS</w:t>
      </w:r>
      <w:proofErr w:type="spellEnd"/>
      <w:r w:rsidR="00EE1887">
        <w:rPr>
          <w:rFonts w:eastAsiaTheme="majorEastAsia"/>
        </w:rPr>
        <w:t xml:space="preserve">, </w:t>
      </w:r>
      <w:r w:rsidRPr="00EE1887">
        <w:rPr>
          <w:rFonts w:eastAsiaTheme="majorEastAsia"/>
        </w:rPr>
        <w:t xml:space="preserve">Windows </w:t>
      </w:r>
      <w:proofErr w:type="spellStart"/>
      <w:r w:rsidRPr="00EE1887">
        <w:rPr>
          <w:rFonts w:eastAsiaTheme="majorEastAsia"/>
        </w:rPr>
        <w:t>Phone</w:t>
      </w:r>
      <w:proofErr w:type="spellEnd"/>
      <w:r w:rsidR="00EE1887">
        <w:rPr>
          <w:rFonts w:eastAsiaTheme="majorEastAsia"/>
        </w:rPr>
        <w:t xml:space="preserve">, </w:t>
      </w:r>
      <w:proofErr w:type="spellStart"/>
      <w:r w:rsidRPr="00EE1887">
        <w:rPr>
          <w:rFonts w:eastAsiaTheme="majorEastAsia"/>
        </w:rPr>
        <w:t>Chrome</w:t>
      </w:r>
      <w:proofErr w:type="spellEnd"/>
      <w:r w:rsidRPr="00EE1887">
        <w:rPr>
          <w:rFonts w:eastAsiaTheme="majorEastAsia"/>
        </w:rPr>
        <w:t xml:space="preserve"> OS</w:t>
      </w:r>
      <w:r w:rsidR="00EE1887">
        <w:rPr>
          <w:rFonts w:eastAsiaTheme="majorEastAsia"/>
        </w:rPr>
        <w:t xml:space="preserve">, </w:t>
      </w:r>
      <w:proofErr w:type="spellStart"/>
      <w:r w:rsidRPr="00EE1887">
        <w:rPr>
          <w:rFonts w:eastAsiaTheme="majorEastAsia"/>
        </w:rPr>
        <w:t>Tizen</w:t>
      </w:r>
      <w:proofErr w:type="spellEnd"/>
      <w:r w:rsidR="00EE1887">
        <w:rPr>
          <w:rFonts w:eastAsiaTheme="majorEastAsia"/>
        </w:rPr>
        <w:t xml:space="preserve">, </w:t>
      </w:r>
      <w:r w:rsidRPr="00EE1887">
        <w:rPr>
          <w:rFonts w:eastAsiaTheme="majorEastAsia"/>
        </w:rPr>
        <w:t>Sistema operativo promedio</w:t>
      </w:r>
      <w:r w:rsidR="00EE1887">
        <w:rPr>
          <w:rFonts w:eastAsiaTheme="majorEastAsia"/>
        </w:rPr>
        <w:t xml:space="preserve">, </w:t>
      </w:r>
      <w:r w:rsidRPr="00EE1887">
        <w:rPr>
          <w:rFonts w:eastAsiaTheme="majorEastAsia"/>
        </w:rPr>
        <w:t xml:space="preserve">Sistema operativo </w:t>
      </w:r>
      <w:proofErr w:type="spellStart"/>
      <w:r w:rsidRPr="00EE1887">
        <w:rPr>
          <w:rFonts w:eastAsiaTheme="majorEastAsia"/>
        </w:rPr>
        <w:t>std</w:t>
      </w:r>
      <w:proofErr w:type="spellEnd"/>
      <w:r w:rsidR="00EE1887">
        <w:rPr>
          <w:rFonts w:eastAsiaTheme="majorEastAsia"/>
        </w:rPr>
        <w:t xml:space="preserve">, </w:t>
      </w:r>
      <w:proofErr w:type="spellStart"/>
      <w:r w:rsidRPr="00EE1887">
        <w:rPr>
          <w:rFonts w:eastAsiaTheme="majorEastAsia"/>
        </w:rPr>
        <w:t>Organic</w:t>
      </w:r>
      <w:proofErr w:type="spellEnd"/>
      <w:r w:rsidRPr="00EE1887">
        <w:rPr>
          <w:rFonts w:eastAsiaTheme="majorEastAsia"/>
        </w:rPr>
        <w:t xml:space="preserve"> </w:t>
      </w:r>
      <w:proofErr w:type="spellStart"/>
      <w:r w:rsidRPr="00EE1887">
        <w:rPr>
          <w:rFonts w:eastAsiaTheme="majorEastAsia"/>
        </w:rPr>
        <w:t>Search</w:t>
      </w:r>
      <w:proofErr w:type="spellEnd"/>
      <w:r w:rsidR="00EE1887">
        <w:rPr>
          <w:rFonts w:eastAsiaTheme="majorEastAsia"/>
        </w:rPr>
        <w:t xml:space="preserve">, </w:t>
      </w:r>
      <w:r w:rsidRPr="00EE1887">
        <w:rPr>
          <w:rFonts w:eastAsiaTheme="majorEastAsia"/>
        </w:rPr>
        <w:t>Social</w:t>
      </w:r>
      <w:r w:rsidR="00EE1887">
        <w:rPr>
          <w:rFonts w:eastAsiaTheme="majorEastAsia"/>
        </w:rPr>
        <w:t xml:space="preserve">, </w:t>
      </w:r>
      <w:proofErr w:type="spellStart"/>
      <w:r w:rsidRPr="00EE1887">
        <w:rPr>
          <w:rFonts w:eastAsiaTheme="majorEastAsia"/>
        </w:rPr>
        <w:t>Direct</w:t>
      </w:r>
      <w:proofErr w:type="spellEnd"/>
      <w:r w:rsidR="00EE1887">
        <w:rPr>
          <w:rFonts w:eastAsiaTheme="majorEastAsia"/>
        </w:rPr>
        <w:t xml:space="preserve">, </w:t>
      </w:r>
      <w:proofErr w:type="spellStart"/>
      <w:r w:rsidRPr="00EE1887">
        <w:rPr>
          <w:rFonts w:eastAsiaTheme="majorEastAsia"/>
        </w:rPr>
        <w:t>Referral</w:t>
      </w:r>
      <w:proofErr w:type="spellEnd"/>
      <w:r w:rsidR="00EE1887">
        <w:rPr>
          <w:rFonts w:eastAsiaTheme="majorEastAsia"/>
        </w:rPr>
        <w:t xml:space="preserve">, </w:t>
      </w:r>
      <w:r w:rsidRPr="00EE1887">
        <w:rPr>
          <w:rFonts w:eastAsiaTheme="majorEastAsia"/>
        </w:rPr>
        <w:t>Agrupación de canales predeterminada promedio</w:t>
      </w:r>
      <w:r w:rsidR="00EE1887">
        <w:rPr>
          <w:rFonts w:eastAsiaTheme="majorEastAsia"/>
        </w:rPr>
        <w:t xml:space="preserve">, </w:t>
      </w:r>
      <w:r w:rsidRPr="00EE1887">
        <w:rPr>
          <w:rFonts w:eastAsiaTheme="majorEastAsia"/>
        </w:rPr>
        <w:t xml:space="preserve">Agrupación de canales predeterminada </w:t>
      </w:r>
      <w:proofErr w:type="spellStart"/>
      <w:r w:rsidRPr="00EE1887">
        <w:rPr>
          <w:rFonts w:eastAsiaTheme="majorEastAsia"/>
        </w:rPr>
        <w:t>std</w:t>
      </w:r>
      <w:proofErr w:type="spellEnd"/>
      <w:r w:rsidR="00EE1887">
        <w:rPr>
          <w:rFonts w:eastAsiaTheme="majorEastAsia"/>
        </w:rPr>
        <w:t xml:space="preserve">, </w:t>
      </w:r>
      <w:r w:rsidRPr="00EE1887">
        <w:rPr>
          <w:rFonts w:eastAsiaTheme="majorEastAsia"/>
        </w:rPr>
        <w:t>Mes</w:t>
      </w:r>
      <w:r w:rsidR="00EE1887">
        <w:rPr>
          <w:rFonts w:eastAsiaTheme="majorEastAsia"/>
        </w:rPr>
        <w:t xml:space="preserve">, </w:t>
      </w:r>
      <w:r w:rsidR="00EE1887" w:rsidRPr="00EE1887">
        <w:rPr>
          <w:rFonts w:eastAsiaTheme="majorEastAsia"/>
        </w:rPr>
        <w:t>correlación</w:t>
      </w:r>
      <w:r w:rsidRPr="00EE1887">
        <w:rPr>
          <w:rFonts w:eastAsiaTheme="majorEastAsia"/>
        </w:rPr>
        <w:t xml:space="preserve"> anual</w:t>
      </w:r>
      <w:r w:rsidR="00EE1887">
        <w:rPr>
          <w:rFonts w:eastAsiaTheme="majorEastAsia"/>
        </w:rPr>
        <w:t xml:space="preserve">, </w:t>
      </w:r>
      <w:r w:rsidR="00EE1887" w:rsidRPr="00EE1887">
        <w:rPr>
          <w:rFonts w:eastAsiaTheme="majorEastAsia"/>
        </w:rPr>
        <w:t>correlación</w:t>
      </w:r>
      <w:r w:rsidRPr="00EE1887">
        <w:rPr>
          <w:rFonts w:eastAsiaTheme="majorEastAsia"/>
        </w:rPr>
        <w:t xml:space="preserve"> Trimestral</w:t>
      </w:r>
    </w:p>
    <w:p w14:paraId="4827C956" w14:textId="77777777" w:rsidR="002872A1" w:rsidRDefault="002872A1" w:rsidP="002872A1">
      <w:pPr>
        <w:rPr>
          <w:rFonts w:eastAsiaTheme="majorEastAsia"/>
        </w:rPr>
      </w:pPr>
    </w:p>
    <w:p w14:paraId="4DCF1C4D" w14:textId="04981872" w:rsid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A66F4A">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1]","plainTextFormattedCitation":"[41]","previouslyFormattedCitation":"[41]"},"properties":{"noteIndex":0},"schema":"https://github.com/citation-style-language/schema/raw/master/csl-citation.json"}</w:instrText>
      </w:r>
      <w:r>
        <w:rPr>
          <w:rFonts w:eastAsiaTheme="majorEastAsia"/>
        </w:rPr>
        <w:fldChar w:fldCharType="separate"/>
      </w:r>
      <w:r w:rsidR="00A66F4A" w:rsidRPr="00A66F4A">
        <w:rPr>
          <w:rFonts w:eastAsiaTheme="majorEastAsia"/>
          <w:noProof/>
        </w:rPr>
        <w:t>[41]</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4ABAAD3C" w14:textId="42F7B793" w:rsidR="00F1782E" w:rsidRDefault="008A184D" w:rsidP="008A184D">
      <w:pPr>
        <w:rPr>
          <w:rFonts w:eastAsiaTheme="majorEastAsia"/>
        </w:rPr>
      </w:pPr>
      <w:r>
        <w:rPr>
          <w:rFonts w:eastAsiaTheme="majorEastAsia"/>
        </w:rPr>
        <w:lastRenderedPageBreak/>
        <w:t xml:space="preserve">Finalmente se realizó una limpieza de los </w:t>
      </w:r>
      <w:r w:rsidR="001668D5">
        <w:rPr>
          <w:rFonts w:eastAsiaTheme="majorEastAsia"/>
        </w:rPr>
        <w:t xml:space="preserve">datos </w:t>
      </w:r>
      <w:proofErr w:type="spellStart"/>
      <w:r w:rsidR="001668D5">
        <w:rPr>
          <w:rFonts w:eastAsiaTheme="majorEastAsia"/>
        </w:rPr>
        <w:t>anomalos</w:t>
      </w:r>
      <w:proofErr w:type="spellEnd"/>
      <w:r w:rsidR="001668D5">
        <w:rPr>
          <w:rFonts w:eastAsiaTheme="majorEastAsia"/>
        </w:rPr>
        <w:t xml:space="preserve">- </w:t>
      </w:r>
      <w:proofErr w:type="spellStart"/>
      <w:r>
        <w:rPr>
          <w:rFonts w:eastAsiaTheme="majorEastAsia"/>
        </w:rPr>
        <w:t>outliers</w:t>
      </w:r>
      <w:proofErr w:type="spellEnd"/>
      <w:r>
        <w:rPr>
          <w:rFonts w:eastAsiaTheme="majorEastAsia"/>
        </w:rPr>
        <w:t xml:space="preserve"> detectados usando </w:t>
      </w:r>
      <w:r w:rsidR="00F1782E">
        <w:rPr>
          <w:rFonts w:eastAsiaTheme="majorEastAsia"/>
        </w:rPr>
        <w:t xml:space="preserve">L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proofErr w:type="gramStart"/>
      <w:r w:rsidR="00F1782E">
        <w:rPr>
          <w:rFonts w:eastAsiaTheme="majorEastAsia"/>
        </w:rPr>
        <w:t>)</w:t>
      </w:r>
      <w:r w:rsidR="00CE4790" w:rsidRPr="00CE4790">
        <w:rPr>
          <w:rFonts w:eastAsiaTheme="majorEastAsia"/>
          <w:highlight w:val="yellow"/>
        </w:rPr>
        <w:t>(</w:t>
      </w:r>
      <w:proofErr w:type="gramEnd"/>
      <w:r w:rsidR="00CE4790" w:rsidRPr="00CE4790">
        <w:rPr>
          <w:rFonts w:eastAsiaTheme="majorEastAsia"/>
          <w:highlight w:val="yellow"/>
        </w:rPr>
        <w:t>citar)</w:t>
      </w:r>
      <w:r w:rsidR="00CE4790">
        <w:rPr>
          <w:rFonts w:eastAsiaTheme="majorEastAsia"/>
        </w:rPr>
        <w:t>, donde se tomaron los 7 vecinos más cercanos.</w:t>
      </w:r>
    </w:p>
    <w:p w14:paraId="3F270775" w14:textId="77777777" w:rsidR="00F1782E" w:rsidRDefault="00F1782E" w:rsidP="008A184D">
      <w:pPr>
        <w:rPr>
          <w:rFonts w:eastAsiaTheme="majorEastAsia"/>
        </w:rPr>
      </w:pPr>
    </w:p>
    <w:p w14:paraId="18C98043" w14:textId="77777777" w:rsidR="00F1782E" w:rsidRDefault="00F1782E" w:rsidP="008A184D">
      <w:pPr>
        <w:rPr>
          <w:rFonts w:eastAsiaTheme="majorEastAsia"/>
        </w:rPr>
      </w:pPr>
    </w:p>
    <w:p w14:paraId="5F4629D9" w14:textId="5154ADC7" w:rsidR="00F1782E" w:rsidRDefault="00F1782E" w:rsidP="008A184D">
      <w:pPr>
        <w:rPr>
          <w:rFonts w:eastAsiaTheme="majorEastAsia"/>
        </w:rPr>
      </w:pPr>
      <w:r>
        <w:rPr>
          <w:rFonts w:eastAsiaTheme="majorEastAsia"/>
          <w:noProof/>
        </w:rPr>
        <w:drawing>
          <wp:inline distT="0" distB="0" distL="0" distR="0" wp14:anchorId="7C2AAB71" wp14:editId="3339F40F">
            <wp:extent cx="5219700" cy="38004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9700" cy="3800475"/>
                    </a:xfrm>
                    <a:prstGeom prst="rect">
                      <a:avLst/>
                    </a:prstGeom>
                    <a:noFill/>
                    <a:ln>
                      <a:noFill/>
                    </a:ln>
                  </pic:spPr>
                </pic:pic>
              </a:graphicData>
            </a:graphic>
          </wp:inline>
        </w:drawing>
      </w:r>
    </w:p>
    <w:p w14:paraId="51B683A2" w14:textId="1770FBBA" w:rsidR="00CE4790" w:rsidRDefault="00CE4790" w:rsidP="00CE4790">
      <w:pPr>
        <w:jc w:val="center"/>
        <w:rPr>
          <w:rFonts w:eastAsiaTheme="majorEastAsia"/>
        </w:rPr>
      </w:pPr>
      <w:r>
        <w:rPr>
          <w:rFonts w:eastAsiaTheme="majorEastAsia"/>
        </w:rPr>
        <w:t>Figura # Distancia Promedio de los 7 Vecinos más cercanos para cada fila</w:t>
      </w:r>
    </w:p>
    <w:p w14:paraId="3D5FB648" w14:textId="77777777" w:rsidR="00CE4790" w:rsidRDefault="00CE4790" w:rsidP="008A184D">
      <w:pPr>
        <w:rPr>
          <w:rFonts w:eastAsiaTheme="majorEastAsia"/>
        </w:rPr>
      </w:pPr>
    </w:p>
    <w:p w14:paraId="2B58BC7F" w14:textId="2A3BBA38" w:rsidR="008A184D" w:rsidRDefault="00CE4790" w:rsidP="00CE4790">
      <w:pPr>
        <w:rPr>
          <w:rFonts w:eastAsiaTheme="majorEastAsia"/>
        </w:rPr>
      </w:pPr>
      <w:r>
        <w:rPr>
          <w:rFonts w:eastAsiaTheme="majorEastAsia"/>
        </w:rPr>
        <w:t xml:space="preserve">La figura anterior muestra la distancia  Promedio de los 7 vecinos más cercanos para cada fila, de esta manera podemos considerar los que se encuentren más lejanos de sus 7 vecinos más cercanos como un </w:t>
      </w:r>
      <w:proofErr w:type="spellStart"/>
      <w:proofErr w:type="gramStart"/>
      <w:r w:rsidRPr="00CE4790">
        <w:rPr>
          <w:rFonts w:eastAsiaTheme="majorEastAsia"/>
          <w:highlight w:val="yellow"/>
        </w:rPr>
        <w:t>outlier</w:t>
      </w:r>
      <w:proofErr w:type="spellEnd"/>
      <w:r>
        <w:rPr>
          <w:rFonts w:eastAsiaTheme="majorEastAsia"/>
        </w:rPr>
        <w:t xml:space="preserve"> ,</w:t>
      </w:r>
      <w:proofErr w:type="gramEnd"/>
      <w:r>
        <w:rPr>
          <w:rFonts w:eastAsiaTheme="majorEastAsia"/>
        </w:rPr>
        <w:t xml:space="preserve"> en este caso se quitaron las </w:t>
      </w:r>
      <w:proofErr w:type="spellStart"/>
      <w:r>
        <w:rPr>
          <w:rFonts w:eastAsiaTheme="majorEastAsia"/>
        </w:rPr>
        <w:t>tuplas</w:t>
      </w:r>
      <w:proofErr w:type="spellEnd"/>
      <w:r>
        <w:rPr>
          <w:rFonts w:eastAsiaTheme="majorEastAsia"/>
        </w:rPr>
        <w:t xml:space="preserve"> del conjunto de datos que estén por encima de 500, finalizando así el proceso de limpieza de los datos de </w:t>
      </w:r>
      <w:proofErr w:type="spellStart"/>
      <w:r>
        <w:rPr>
          <w:rFonts w:eastAsiaTheme="majorEastAsia"/>
        </w:rPr>
        <w:t>tum</w:t>
      </w:r>
      <w:proofErr w:type="spellEnd"/>
      <w:r>
        <w:rPr>
          <w:rFonts w:eastAsiaTheme="majorEastAsia"/>
        </w:rPr>
        <w:t xml:space="preserve"> transmedia.</w:t>
      </w:r>
      <w:r w:rsidR="001668D5" w:rsidRPr="001668D5">
        <w:rPr>
          <w:rFonts w:eastAsiaTheme="majorEastAsia"/>
          <w:highlight w:val="yellow"/>
        </w:rPr>
        <w:t xml:space="preserve">7 por 7 </w:t>
      </w:r>
      <w:proofErr w:type="spellStart"/>
      <w:r w:rsidR="001668D5" w:rsidRPr="001668D5">
        <w:rPr>
          <w:rFonts w:eastAsiaTheme="majorEastAsia"/>
          <w:highlight w:val="yellow"/>
        </w:rPr>
        <w:t>dias</w:t>
      </w:r>
      <w:proofErr w:type="spellEnd"/>
      <w:r w:rsidR="001668D5">
        <w:rPr>
          <w:rFonts w:eastAsiaTheme="majorEastAsia"/>
        </w:rPr>
        <w:t xml:space="preserve"> agregar media y </w:t>
      </w:r>
      <w:r w:rsidR="00625FF3">
        <w:rPr>
          <w:rFonts w:eastAsiaTheme="majorEastAsia"/>
        </w:rPr>
        <w:t>desvió</w:t>
      </w:r>
      <w:r w:rsidR="001668D5">
        <w:rPr>
          <w:rFonts w:eastAsiaTheme="majorEastAsia"/>
        </w:rPr>
        <w:t xml:space="preserve"> </w:t>
      </w:r>
      <w:r w:rsidR="00625FF3">
        <w:rPr>
          <w:rFonts w:eastAsiaTheme="majorEastAsia"/>
        </w:rPr>
        <w:t>se probó con menos.</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5"/>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7" w:name="_Toc161158864"/>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7"/>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8" w:name="_Toc161158865"/>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8"/>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gramStart"/>
      <w:r w:rsidRPr="00746E92">
        <w:rPr>
          <w:highlight w:val="yellow"/>
        </w:rPr>
        <w:t>nose</w:t>
      </w:r>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rsidRPr="00D54DB7">
        <w:rPr>
          <w:highlight w:val="yellow"/>
        </w:rPr>
        <w:t>Hypertuner</w:t>
      </w:r>
      <w:proofErr w:type="spellEnd"/>
      <w:r>
        <w:t xml:space="preserve">, siendo los </w:t>
      </w:r>
      <w:proofErr w:type="spellStart"/>
      <w:r>
        <w:t>algortimos</w:t>
      </w:r>
      <w:proofErr w:type="spellEnd"/>
      <w:r>
        <w:t xml:space="preserve"> de </w:t>
      </w:r>
      <w:proofErr w:type="spellStart"/>
      <w:r w:rsidRPr="00D54DB7">
        <w:rPr>
          <w:highlight w:val="yellow"/>
        </w:rPr>
        <w:t>H</w:t>
      </w:r>
      <w:r w:rsidR="00D17FCD" w:rsidRPr="00D54DB7">
        <w:rPr>
          <w:highlight w:val="yellow"/>
        </w:rPr>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41294124"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r w:rsidR="00D54DB7">
        <w:t xml:space="preserve">, como aclaración el algoritmo </w:t>
      </w:r>
      <w:proofErr w:type="spellStart"/>
      <w:r w:rsidR="00D54DB7">
        <w:t>hyperband</w:t>
      </w:r>
      <w:proofErr w:type="spellEnd"/>
      <w:r w:rsidR="00D54DB7">
        <w:t xml:space="preserve"> se configuro en 100 </w:t>
      </w:r>
      <w:proofErr w:type="spellStart"/>
      <w:r w:rsidR="00D54DB7">
        <w:t>epocas</w:t>
      </w:r>
      <w:proofErr w:type="spellEnd"/>
      <w:r w:rsidR="00D54DB7">
        <w:t xml:space="preserve"> pero no tiene el concepto de trials</w:t>
      </w:r>
      <w:r>
        <w:t>.</w:t>
      </w:r>
      <w:r w:rsidR="00D54DB7">
        <w:t xml:space="preserve"> </w:t>
      </w:r>
    </w:p>
    <w:p w14:paraId="7D089FDA" w14:textId="77777777" w:rsidR="00E06F71" w:rsidRDefault="00E06F71" w:rsidP="00503E8E"/>
    <w:p w14:paraId="246F131A" w14:textId="77777777" w:rsidR="00D54DB7" w:rsidRDefault="00D54DB7" w:rsidP="00503E8E"/>
    <w:p w14:paraId="4EE96063" w14:textId="77777777" w:rsidR="00E06F71" w:rsidRDefault="00E06F71" w:rsidP="00503E8E"/>
    <w:p w14:paraId="49333E94" w14:textId="4AE9D61C" w:rsid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0356E971" w14:textId="11D15664" w:rsidR="00CA2963" w:rsidRPr="00800CCD" w:rsidRDefault="00CA2963" w:rsidP="00503E8E">
      <w:pPr>
        <w:rPr>
          <w:b/>
        </w:rPr>
      </w:pPr>
      <w:r w:rsidRPr="00CA2963">
        <w:rPr>
          <w:b/>
          <w:highlight w:val="yellow"/>
        </w:rPr>
        <w:t>(</w:t>
      </w:r>
      <w:proofErr w:type="gramStart"/>
      <w:r w:rsidRPr="00CA2963">
        <w:rPr>
          <w:b/>
          <w:highlight w:val="yellow"/>
        </w:rPr>
        <w:t>esto</w:t>
      </w:r>
      <w:proofErr w:type="gramEnd"/>
      <w:r w:rsidRPr="00CA2963">
        <w:rPr>
          <w:b/>
          <w:highlight w:val="yellow"/>
        </w:rPr>
        <w:t xml:space="preserve"> lo tengo que definir antes?)</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55981475" w:rsidR="00A51A42" w:rsidRPr="003E3259" w:rsidRDefault="009E56D5" w:rsidP="00A51A42">
            <w:r w:rsidRPr="003E3259">
              <w:t xml:space="preserve">Se </w:t>
            </w:r>
            <w:r w:rsidR="00165BA6">
              <w:t>utiliza</w:t>
            </w:r>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1F7FC8A"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497ABF56" w:rsidR="00A51A42" w:rsidRPr="00165BA6" w:rsidRDefault="00165BA6" w:rsidP="00503E8E">
            <w:r w:rsidRPr="00165BA6">
              <w:t xml:space="preserve">Apaga un número aleatorio de </w:t>
            </w:r>
            <w:r>
              <w:t xml:space="preserve">conexiones recurrentes, para evitar el </w:t>
            </w:r>
            <w:proofErr w:type="spellStart"/>
            <w:r>
              <w:t>sobrenentrenamiento</w:t>
            </w:r>
            <w:proofErr w:type="spellEnd"/>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Default="00800CCD" w:rsidP="00503E8E"/>
    <w:p w14:paraId="5324F468" w14:textId="77777777" w:rsidR="000F7FB1" w:rsidRDefault="000F7FB1" w:rsidP="00503E8E"/>
    <w:p w14:paraId="4BC118F1" w14:textId="77777777" w:rsidR="000F7FB1" w:rsidRDefault="000F7FB1" w:rsidP="00503E8E"/>
    <w:p w14:paraId="49E6A340" w14:textId="77777777" w:rsidR="000F7FB1" w:rsidRPr="004D29E2" w:rsidRDefault="000F7FB1" w:rsidP="00503E8E"/>
    <w:p w14:paraId="6A2388E9" w14:textId="7A3A3DBF" w:rsidR="00E06F71" w:rsidRPr="004D29E2" w:rsidRDefault="00E06F71" w:rsidP="00503E8E">
      <w:pPr>
        <w:rPr>
          <w:b/>
        </w:rPr>
      </w:pPr>
      <w:r w:rsidRPr="00604F28">
        <w:rPr>
          <w:b/>
          <w:highlight w:val="red"/>
        </w:rPr>
        <w:t>Evaluación</w:t>
      </w:r>
    </w:p>
    <w:p w14:paraId="76635248" w14:textId="77777777" w:rsidR="004D29E2" w:rsidRPr="004D29E2" w:rsidRDefault="004D29E2" w:rsidP="00503E8E">
      <w:pPr>
        <w:rPr>
          <w:b/>
        </w:rPr>
      </w:pPr>
    </w:p>
    <w:p w14:paraId="0A1DC29F" w14:textId="4A5421D1" w:rsidR="004D29E2" w:rsidRPr="004D29E2" w:rsidRDefault="007C0BEA" w:rsidP="00503E8E">
      <w:r>
        <w:t xml:space="preserve">En todos los modelos </w:t>
      </w:r>
      <w:r w:rsidR="004D29E2" w:rsidRPr="004D29E2">
        <w:t xml:space="preserve">probados </w:t>
      </w:r>
      <w:r>
        <w:t>si se</w:t>
      </w:r>
      <w:r w:rsidR="004D29E2" w:rsidRPr="004D29E2">
        <w:t xml:space="preserve"> toma 28 días anteriores como entrada</w:t>
      </w:r>
      <w:r>
        <w:t>,</w:t>
      </w:r>
      <w:r w:rsidR="004D29E2" w:rsidRPr="004D29E2">
        <w:t xml:space="preserve"> </w:t>
      </w:r>
      <w:r>
        <w:t>se</w:t>
      </w:r>
      <w:r w:rsidR="004D29E2" w:rsidRPr="004D29E2">
        <w:t xml:space="preserve"> tiene mejor desempeño en todos los algoritmos.</w:t>
      </w:r>
    </w:p>
    <w:p w14:paraId="5B587BB5" w14:textId="77777777" w:rsidR="004D29E2" w:rsidRPr="004D29E2" w:rsidRDefault="004D29E2" w:rsidP="00503E8E">
      <w:pPr>
        <w:rPr>
          <w:b/>
        </w:rPr>
      </w:pPr>
    </w:p>
    <w:tbl>
      <w:tblPr>
        <w:tblStyle w:val="Tablaconcuadrcula"/>
        <w:tblW w:w="0" w:type="auto"/>
        <w:tblLook w:val="04A0" w:firstRow="1" w:lastRow="0" w:firstColumn="1" w:lastColumn="0" w:noHBand="0" w:noVBand="1"/>
      </w:tblPr>
      <w:tblGrid>
        <w:gridCol w:w="4105"/>
        <w:gridCol w:w="4106"/>
      </w:tblGrid>
      <w:tr w:rsidR="000F7FB1" w:rsidRPr="004D29E2" w14:paraId="3ABD53C5" w14:textId="77777777" w:rsidTr="000F7FB1">
        <w:tc>
          <w:tcPr>
            <w:tcW w:w="4105" w:type="dxa"/>
          </w:tcPr>
          <w:p w14:paraId="7D3F6D3D" w14:textId="5AE90500" w:rsidR="000F7FB1" w:rsidRPr="004D29E2" w:rsidRDefault="00C23C0C" w:rsidP="004833B4">
            <w:r w:rsidRPr="004D29E2">
              <w:t>Algoritmo</w:t>
            </w:r>
          </w:p>
        </w:tc>
        <w:tc>
          <w:tcPr>
            <w:tcW w:w="4106" w:type="dxa"/>
          </w:tcPr>
          <w:p w14:paraId="054ECA8E" w14:textId="05127944" w:rsidR="000F7FB1" w:rsidRPr="004D29E2" w:rsidRDefault="000F7FB1" w:rsidP="004833B4">
            <w:r w:rsidRPr="004D29E2">
              <w:t>Desempeño en SMAPE</w:t>
            </w:r>
          </w:p>
        </w:tc>
      </w:tr>
      <w:tr w:rsidR="000F7FB1" w:rsidRPr="004D29E2" w14:paraId="47CDB3C5" w14:textId="77777777" w:rsidTr="000F7FB1">
        <w:tc>
          <w:tcPr>
            <w:tcW w:w="4105" w:type="dxa"/>
          </w:tcPr>
          <w:p w14:paraId="0C439086" w14:textId="0CC95E1C" w:rsidR="000F7FB1" w:rsidRPr="004D29E2" w:rsidRDefault="005B1196" w:rsidP="004833B4">
            <w:proofErr w:type="spellStart"/>
            <w:r w:rsidRPr="004D29E2">
              <w:t>Hyperband</w:t>
            </w:r>
            <w:proofErr w:type="spellEnd"/>
          </w:p>
        </w:tc>
        <w:tc>
          <w:tcPr>
            <w:tcW w:w="4106" w:type="dxa"/>
          </w:tcPr>
          <w:p w14:paraId="170C23FF" w14:textId="2FAB38BF" w:rsidR="000F7FB1" w:rsidRPr="004D29E2" w:rsidRDefault="004D29E2" w:rsidP="004833B4">
            <w:r w:rsidRPr="004D29E2">
              <w:t>0.07861421257257462</w:t>
            </w:r>
          </w:p>
        </w:tc>
      </w:tr>
      <w:tr w:rsidR="000F7FB1" w:rsidRPr="004D29E2" w14:paraId="3F310BA8" w14:textId="77777777" w:rsidTr="000F7FB1">
        <w:tc>
          <w:tcPr>
            <w:tcW w:w="4105" w:type="dxa"/>
          </w:tcPr>
          <w:p w14:paraId="39766701" w14:textId="3D2BD98D" w:rsidR="005B1196" w:rsidRPr="004D29E2" w:rsidRDefault="005B1196" w:rsidP="004833B4">
            <w:proofErr w:type="spellStart"/>
            <w:r w:rsidRPr="004D29E2">
              <w:t>Bayesian</w:t>
            </w:r>
            <w:proofErr w:type="spellEnd"/>
          </w:p>
        </w:tc>
        <w:tc>
          <w:tcPr>
            <w:tcW w:w="4106" w:type="dxa"/>
          </w:tcPr>
          <w:p w14:paraId="0E5A746C" w14:textId="190308B5" w:rsidR="000F7FB1" w:rsidRPr="004D29E2" w:rsidRDefault="00720630" w:rsidP="004833B4">
            <w:r w:rsidRPr="00720630">
              <w:t>0.07861771434545517</w:t>
            </w:r>
          </w:p>
        </w:tc>
      </w:tr>
      <w:tr w:rsidR="000F7FB1" w:rsidRPr="004D29E2" w14:paraId="490F3A8A" w14:textId="77777777" w:rsidTr="000F7FB1">
        <w:tc>
          <w:tcPr>
            <w:tcW w:w="4105" w:type="dxa"/>
          </w:tcPr>
          <w:p w14:paraId="5798FD41" w14:textId="5645BB75" w:rsidR="000F7FB1" w:rsidRPr="004D29E2" w:rsidRDefault="005B1196" w:rsidP="004833B4">
            <w:proofErr w:type="spellStart"/>
            <w:r w:rsidRPr="004D29E2">
              <w:t>Random</w:t>
            </w:r>
            <w:proofErr w:type="spellEnd"/>
            <w:r w:rsidRPr="004D29E2">
              <w:t xml:space="preserve"> </w:t>
            </w:r>
            <w:proofErr w:type="spellStart"/>
            <w:r w:rsidRPr="004D29E2">
              <w:t>Search</w:t>
            </w:r>
            <w:proofErr w:type="spellEnd"/>
          </w:p>
        </w:tc>
        <w:tc>
          <w:tcPr>
            <w:tcW w:w="4106" w:type="dxa"/>
          </w:tcPr>
          <w:p w14:paraId="23387C8F" w14:textId="08CCE14D" w:rsidR="000F7FB1" w:rsidRPr="004D29E2" w:rsidRDefault="00720630" w:rsidP="004833B4">
            <w:r w:rsidRPr="007C0BEA">
              <w:t>0.07861848175525665</w:t>
            </w:r>
          </w:p>
        </w:tc>
      </w:tr>
    </w:tbl>
    <w:p w14:paraId="28DC9912" w14:textId="56426876" w:rsidR="00503E8E" w:rsidRPr="004D29E2" w:rsidRDefault="00503E8E" w:rsidP="004833B4"/>
    <w:p w14:paraId="5B951004" w14:textId="4A6CC7F7" w:rsidR="008A184D" w:rsidRDefault="007C0BEA" w:rsidP="004833B4">
      <w:r>
        <w:t>Tabla 2 Desempeño de algoritmos tomando 28 días anteriores como entrada</w:t>
      </w:r>
    </w:p>
    <w:p w14:paraId="18A22732" w14:textId="77777777" w:rsidR="007C0BEA" w:rsidRDefault="007C0BEA" w:rsidP="004833B4"/>
    <w:p w14:paraId="1FC65B98" w14:textId="77777777" w:rsidR="007C0BEA" w:rsidRDefault="007C0BEA" w:rsidP="004833B4"/>
    <w:p w14:paraId="4F8D6B0B" w14:textId="2496C0A4" w:rsidR="007C0BEA" w:rsidRDefault="007C0BEA" w:rsidP="004833B4">
      <w:r>
        <w:t xml:space="preserve">Tomando el mejor modelo </w:t>
      </w:r>
      <w:proofErr w:type="spellStart"/>
      <w:r>
        <w:t>hyperband</w:t>
      </w:r>
      <w:proofErr w:type="spellEnd"/>
      <w:r>
        <w:t xml:space="preserve"> obtenido se aumentó la cantidad de </w:t>
      </w:r>
      <w:r w:rsidRPr="007C0BEA">
        <w:rPr>
          <w:highlight w:val="yellow"/>
        </w:rPr>
        <w:t>paciencia para la parada</w:t>
      </w:r>
      <w:r>
        <w:t xml:space="preserve">, y se le reentrenó por mas épocas, siendo 150 épocas, este modelo </w:t>
      </w:r>
      <w:r w:rsidR="00950292">
        <w:t>tendría</w:t>
      </w:r>
      <w:r>
        <w:t xml:space="preserve"> un desempeño de </w:t>
      </w:r>
      <w:r w:rsidR="00950292" w:rsidRPr="00CD7C7A">
        <w:t>0.07860194146633148</w:t>
      </w:r>
      <w:r w:rsidR="00950292">
        <w:t xml:space="preserve"> SMAPE, dado que la mejora fue ínfima este último se considera el mejor modelo obtenido. También, dado que 28 días era el límite superior respecto a días anteriores de entrada la red neuronal, se probó el algoritmo </w:t>
      </w:r>
      <w:proofErr w:type="spellStart"/>
      <w:r w:rsidR="00950292">
        <w:t>Hyperband</w:t>
      </w:r>
      <w:proofErr w:type="spellEnd"/>
      <w:r w:rsidR="00950292">
        <w:t xml:space="preserve"> aumentando la cantidad de días que tomaría como entrada en 35 y 42, los modelos resultantes tuvieron un peor desempeño. </w:t>
      </w:r>
    </w:p>
    <w:p w14:paraId="4D33FBDA" w14:textId="77777777" w:rsidR="00CA2963" w:rsidRDefault="00CA2963" w:rsidP="004833B4"/>
    <w:p w14:paraId="0A6A55D7" w14:textId="77777777" w:rsidR="00CA2963" w:rsidRDefault="00CA2963" w:rsidP="004833B4"/>
    <w:p w14:paraId="2C6BDC78" w14:textId="3CD75AEA" w:rsidR="00CA2963" w:rsidRDefault="00CA2963" w:rsidP="004833B4">
      <w:r>
        <w:t xml:space="preserve">Dado que la página </w:t>
      </w:r>
      <w:r w:rsidR="00EE1887">
        <w:t>web la mayoría</w:t>
      </w:r>
      <w:r>
        <w:t xml:space="preserve"> de los días caían dentro de la primera etiqueta del predictor </w:t>
      </w:r>
      <w:proofErr w:type="spellStart"/>
      <w:r>
        <w:t>flag</w:t>
      </w:r>
      <w:proofErr w:type="spellEnd"/>
      <w:r>
        <w:t xml:space="preserve"> de 35, esto hace que el modelo pronostique 35 como salida, por lo tanto para confirmar que no sea un error del entrenamiento.</w:t>
      </w:r>
    </w:p>
    <w:p w14:paraId="5E51A965" w14:textId="797BF3BA" w:rsidR="00CA2963" w:rsidRDefault="00CA2963" w:rsidP="004833B4">
      <w:r>
        <w:t>Se realizaron otras pruebas donde se variaron los datos de entrenamiento y prueba respecto al tiempo donde se descartaron partes de los datos que eran solo 35 y se entrenó con</w:t>
      </w:r>
      <w:r w:rsidR="00EE1887">
        <w:t xml:space="preserve"> partes de los datos donde las </w:t>
      </w:r>
      <w:r>
        <w:t>vistas</w:t>
      </w:r>
      <w:r w:rsidR="00EE1887">
        <w:t xml:space="preserve"> eran mayores a 35</w:t>
      </w:r>
      <w:r>
        <w:t>, también una prueba donde se varió el porcentaje de entrenamiento y prueba en un 70-30.</w:t>
      </w:r>
    </w:p>
    <w:p w14:paraId="359F0656" w14:textId="77777777" w:rsidR="00BD7182" w:rsidRDefault="00BD7182" w:rsidP="004833B4"/>
    <w:p w14:paraId="30C2EC95" w14:textId="77777777" w:rsidR="00BD7182" w:rsidRDefault="00BD7182" w:rsidP="004833B4"/>
    <w:p w14:paraId="1E673905" w14:textId="75BB657B" w:rsidR="00BD7182" w:rsidRDefault="00BD7182" w:rsidP="00BD7182">
      <w:pPr>
        <w:pStyle w:val="Prrafodelista"/>
        <w:numPr>
          <w:ilvl w:val="0"/>
          <w:numId w:val="18"/>
        </w:numPr>
      </w:pPr>
      <w:r>
        <w:t>Prueba variar el % que toma</w:t>
      </w:r>
    </w:p>
    <w:p w14:paraId="3C612453" w14:textId="5289BFBD" w:rsidR="00BD7182" w:rsidRDefault="00BD7182" w:rsidP="00BD7182">
      <w:pPr>
        <w:pStyle w:val="Prrafodelista"/>
      </w:pPr>
      <w:r>
        <w:t>Esta prueba se varió del 20% de test a 30%</w:t>
      </w:r>
    </w:p>
    <w:p w14:paraId="098D993E" w14:textId="11C8B34D" w:rsidR="00BD7182" w:rsidRDefault="00BD7182" w:rsidP="00BD7182">
      <w:pPr>
        <w:pStyle w:val="Prrafodelista"/>
      </w:pPr>
      <w:r>
        <w:t xml:space="preserve">Resultado: </w:t>
      </w:r>
      <w:r w:rsidRPr="00686E02">
        <w:rPr>
          <w:rFonts w:ascii="Courier New" w:hAnsi="Courier New" w:cs="Courier New"/>
          <w:color w:val="212121"/>
          <w:sz w:val="21"/>
          <w:szCs w:val="21"/>
          <w:shd w:val="clear" w:color="auto" w:fill="FFFFFF"/>
        </w:rPr>
        <w:t>0.06345754861831665</w:t>
      </w:r>
    </w:p>
    <w:p w14:paraId="79032E0F" w14:textId="4E79928C" w:rsidR="00BD7182" w:rsidRDefault="00BD7182" w:rsidP="00BD7182">
      <w:pPr>
        <w:pStyle w:val="Prrafodelista"/>
        <w:numPr>
          <w:ilvl w:val="0"/>
          <w:numId w:val="18"/>
        </w:numPr>
      </w:pPr>
      <w:r>
        <w:t>Prueba</w:t>
      </w:r>
      <w:r w:rsidR="00340CE9">
        <w:t xml:space="preserve"> 1</w:t>
      </w:r>
      <w:r>
        <w:t xml:space="preserve"> variando las fechas de entrenamiento y prueba</w:t>
      </w:r>
    </w:p>
    <w:p w14:paraId="5FFA1E8A" w14:textId="77777777" w:rsidR="00BD7182" w:rsidRPr="00BD7182" w:rsidRDefault="00BD7182" w:rsidP="00BD7182">
      <w:pPr>
        <w:ind w:left="709"/>
      </w:pPr>
      <w:r w:rsidRPr="00BD7182">
        <w:t xml:space="preserve">Entrenamiento1 = </w:t>
      </w:r>
      <w:proofErr w:type="spellStart"/>
      <w:proofErr w:type="gramStart"/>
      <w:r w:rsidRPr="00BD7182">
        <w:t>dataset</w:t>
      </w:r>
      <w:proofErr w:type="spellEnd"/>
      <w:r w:rsidRPr="00BD7182">
        <w:t>[</w:t>
      </w:r>
      <w:proofErr w:type="gramEnd"/>
      <w:r w:rsidRPr="00BD7182">
        <w:t>1:800]</w:t>
      </w:r>
    </w:p>
    <w:p w14:paraId="0F7EE8F6" w14:textId="67303458" w:rsidR="00BD7182" w:rsidRPr="00BD7182" w:rsidRDefault="00BD7182" w:rsidP="00BD7182">
      <w:pPr>
        <w:ind w:left="709"/>
      </w:pPr>
      <w:r w:rsidRPr="00BD7182">
        <w:t xml:space="preserve">Prueba = </w:t>
      </w:r>
      <w:proofErr w:type="spellStart"/>
      <w:proofErr w:type="gramStart"/>
      <w:r w:rsidRPr="00BD7182">
        <w:t>dataset</w:t>
      </w:r>
      <w:proofErr w:type="spellEnd"/>
      <w:r w:rsidRPr="00BD7182">
        <w:t>[</w:t>
      </w:r>
      <w:proofErr w:type="gramEnd"/>
      <w:r w:rsidRPr="00BD7182">
        <w:t>800:1250]</w:t>
      </w:r>
    </w:p>
    <w:p w14:paraId="12BBDB2B" w14:textId="2B4D7F9F" w:rsidR="00BD7182" w:rsidRPr="00BD7182" w:rsidRDefault="00BD7182" w:rsidP="00BD7182">
      <w:pPr>
        <w:ind w:left="709"/>
      </w:pPr>
      <w:r w:rsidRPr="00BD7182">
        <w:t xml:space="preserve">Entrenamiento2 = </w:t>
      </w:r>
      <w:proofErr w:type="spellStart"/>
      <w:proofErr w:type="gramStart"/>
      <w:r w:rsidRPr="00BD7182">
        <w:t>dataset</w:t>
      </w:r>
      <w:proofErr w:type="spellEnd"/>
      <w:r w:rsidRPr="00BD7182">
        <w:t>[</w:t>
      </w:r>
      <w:proofErr w:type="gramEnd"/>
      <w:r w:rsidRPr="00BD7182">
        <w:t>1250:]</w:t>
      </w:r>
    </w:p>
    <w:p w14:paraId="268B59F2" w14:textId="77777777" w:rsidR="00340CE9" w:rsidRDefault="00BD7182" w:rsidP="00BD7182">
      <w:pPr>
        <w:ind w:left="709"/>
      </w:pPr>
      <w:r>
        <w:t xml:space="preserve">Los datos del conjunto de prueba serán </w:t>
      </w:r>
      <w:r w:rsidRPr="00AF3282">
        <w:t>800-1250</w:t>
      </w:r>
      <w:r>
        <w:t xml:space="preserve"> mientras que los restantes serán de entrenamiento</w:t>
      </w:r>
    </w:p>
    <w:p w14:paraId="68BF9CB7" w14:textId="4C86F6D3" w:rsidR="00BD7182" w:rsidRPr="00BD7182" w:rsidRDefault="00340CE9" w:rsidP="00BD7182">
      <w:pPr>
        <w:ind w:left="709"/>
      </w:pPr>
      <w:r>
        <w:t>Resultado:</w:t>
      </w:r>
      <w:r w:rsidR="00BD7182" w:rsidRPr="00BD7182">
        <w:t xml:space="preserve"> 0.11943856626749039</w:t>
      </w:r>
    </w:p>
    <w:p w14:paraId="60C10A93" w14:textId="77777777" w:rsidR="00BD7182" w:rsidRDefault="00BD7182" w:rsidP="00BD7182">
      <w:pPr>
        <w:ind w:left="360"/>
      </w:pPr>
    </w:p>
    <w:p w14:paraId="3AEF3811" w14:textId="77777777" w:rsidR="00BD7182" w:rsidRDefault="00BD7182" w:rsidP="00BD7182">
      <w:pPr>
        <w:pStyle w:val="Prrafodelista"/>
      </w:pPr>
    </w:p>
    <w:p w14:paraId="5B934725" w14:textId="77777777" w:rsidR="00BD7182" w:rsidRDefault="00BD7182" w:rsidP="00BD7182">
      <w:pPr>
        <w:pStyle w:val="Prrafodelista"/>
      </w:pPr>
    </w:p>
    <w:p w14:paraId="0429380E" w14:textId="47809233" w:rsidR="00BD7182" w:rsidRDefault="00BD7182" w:rsidP="00BD7182">
      <w:pPr>
        <w:pStyle w:val="Prrafodelista"/>
        <w:numPr>
          <w:ilvl w:val="0"/>
          <w:numId w:val="18"/>
        </w:numPr>
      </w:pPr>
      <w:r>
        <w:t>Prueba</w:t>
      </w:r>
      <w:r w:rsidR="00340CE9">
        <w:t xml:space="preserve"> 2</w:t>
      </w:r>
      <w:r>
        <w:t xml:space="preserve"> variando las fechas de entrenamiento y prueba</w:t>
      </w:r>
    </w:p>
    <w:p w14:paraId="68AA2875" w14:textId="3C220A08"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proofErr w:type="spellStart"/>
      <w:r w:rsidRPr="00BD7182">
        <w:rPr>
          <w:rFonts w:ascii="Courier New" w:hAnsi="Courier New" w:cs="Courier New"/>
          <w:color w:val="000000"/>
          <w:sz w:val="21"/>
          <w:szCs w:val="21"/>
          <w:lang w:val="en-US"/>
        </w:rPr>
        <w:t>train_df</w:t>
      </w:r>
      <w:proofErr w:type="gramStart"/>
      <w:r w:rsidRPr="00BD7182">
        <w:rPr>
          <w:rFonts w:ascii="Courier New" w:hAnsi="Courier New" w:cs="Courier New"/>
          <w:color w:val="000000"/>
          <w:sz w:val="21"/>
          <w:szCs w:val="21"/>
          <w:lang w:val="en-US"/>
        </w:rPr>
        <w:t>,test</w:t>
      </w:r>
      <w:proofErr w:type="gramEnd"/>
      <w:r w:rsidRPr="00BD7182">
        <w:rPr>
          <w:rFonts w:ascii="Courier New" w:hAnsi="Courier New" w:cs="Courier New"/>
          <w:color w:val="000000"/>
          <w:sz w:val="21"/>
          <w:szCs w:val="21"/>
          <w:lang w:val="en-US"/>
        </w:rPr>
        <w:t>_df</w:t>
      </w:r>
      <w:proofErr w:type="spellEnd"/>
      <w:r w:rsidRPr="00BD7182">
        <w:rPr>
          <w:rFonts w:ascii="Courier New" w:hAnsi="Courier New" w:cs="Courier New"/>
          <w:color w:val="000000"/>
          <w:sz w:val="21"/>
          <w:szCs w:val="21"/>
          <w:lang w:val="en-US"/>
        </w:rPr>
        <w:t xml:space="preserve"> = dataset[</w:t>
      </w:r>
      <w:r w:rsidRPr="00BD7182">
        <w:rPr>
          <w:rFonts w:ascii="Courier New" w:hAnsi="Courier New" w:cs="Courier New"/>
          <w:color w:val="116644"/>
          <w:sz w:val="21"/>
          <w:szCs w:val="21"/>
          <w:lang w:val="en-US"/>
        </w:rPr>
        <w:t>1</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950</w:t>
      </w:r>
      <w:r w:rsidRPr="00BD7182">
        <w:rPr>
          <w:rFonts w:ascii="Courier New" w:hAnsi="Courier New" w:cs="Courier New"/>
          <w:color w:val="000000"/>
          <w:sz w:val="21"/>
          <w:szCs w:val="21"/>
          <w:lang w:val="en-US"/>
        </w:rPr>
        <w:t>], dataset[</w:t>
      </w:r>
      <w:r w:rsidRPr="00BD7182">
        <w:rPr>
          <w:rFonts w:ascii="Courier New" w:hAnsi="Courier New" w:cs="Courier New"/>
          <w:color w:val="116644"/>
          <w:sz w:val="21"/>
          <w:szCs w:val="21"/>
          <w:lang w:val="en-US"/>
        </w:rPr>
        <w:t>950</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1250</w:t>
      </w:r>
      <w:r w:rsidRPr="00BD7182">
        <w:rPr>
          <w:rFonts w:ascii="Courier New" w:hAnsi="Courier New" w:cs="Courier New"/>
          <w:color w:val="000000"/>
          <w:sz w:val="21"/>
          <w:szCs w:val="21"/>
          <w:lang w:val="en-US"/>
        </w:rPr>
        <w:t>]</w:t>
      </w:r>
    </w:p>
    <w:p w14:paraId="62DF0B16"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 xml:space="preserve">train_df2 = </w:t>
      </w:r>
      <w:proofErr w:type="gramStart"/>
      <w:r w:rsidRPr="00BD7182">
        <w:rPr>
          <w:rFonts w:ascii="Courier New" w:hAnsi="Courier New" w:cs="Courier New"/>
          <w:color w:val="000000"/>
          <w:sz w:val="21"/>
          <w:szCs w:val="21"/>
          <w:lang w:val="en-US"/>
        </w:rPr>
        <w:t>dataset[</w:t>
      </w:r>
      <w:proofErr w:type="gramEnd"/>
      <w:r w:rsidRPr="00BD7182">
        <w:rPr>
          <w:rFonts w:ascii="Courier New" w:hAnsi="Courier New" w:cs="Courier New"/>
          <w:color w:val="116644"/>
          <w:sz w:val="21"/>
          <w:szCs w:val="21"/>
          <w:lang w:val="en-US"/>
        </w:rPr>
        <w:t>1250</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1670</w:t>
      </w:r>
      <w:r w:rsidRPr="00BD7182">
        <w:rPr>
          <w:rFonts w:ascii="Courier New" w:hAnsi="Courier New" w:cs="Courier New"/>
          <w:color w:val="000000"/>
          <w:sz w:val="21"/>
          <w:szCs w:val="21"/>
          <w:lang w:val="en-US"/>
        </w:rPr>
        <w:t>]</w:t>
      </w:r>
    </w:p>
    <w:p w14:paraId="21B92B21"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train2 = train_df2</w:t>
      </w:r>
    </w:p>
    <w:p w14:paraId="57B84630"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 xml:space="preserve">test_df2 = </w:t>
      </w:r>
      <w:proofErr w:type="gramStart"/>
      <w:r w:rsidRPr="00BD7182">
        <w:rPr>
          <w:rFonts w:ascii="Courier New" w:hAnsi="Courier New" w:cs="Courier New"/>
          <w:color w:val="000000"/>
          <w:sz w:val="21"/>
          <w:szCs w:val="21"/>
          <w:lang w:val="en-US"/>
        </w:rPr>
        <w:t>dataset[</w:t>
      </w:r>
      <w:proofErr w:type="gramEnd"/>
      <w:r w:rsidRPr="00BD7182">
        <w:rPr>
          <w:rFonts w:ascii="Courier New" w:hAnsi="Courier New" w:cs="Courier New"/>
          <w:color w:val="116644"/>
          <w:sz w:val="21"/>
          <w:szCs w:val="21"/>
          <w:lang w:val="en-US"/>
        </w:rPr>
        <w:t>1670</w:t>
      </w:r>
      <w:r w:rsidRPr="00BD7182">
        <w:rPr>
          <w:rFonts w:ascii="Courier New" w:hAnsi="Courier New" w:cs="Courier New"/>
          <w:color w:val="000000"/>
          <w:sz w:val="21"/>
          <w:szCs w:val="21"/>
          <w:lang w:val="en-US"/>
        </w:rPr>
        <w:t>:]</w:t>
      </w:r>
    </w:p>
    <w:p w14:paraId="536977ED"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test_df2 = test_df2</w:t>
      </w:r>
    </w:p>
    <w:p w14:paraId="2017A6C5" w14:textId="16FFE6D6" w:rsidR="00BD7182" w:rsidRDefault="00BD7182" w:rsidP="00BD7182">
      <w:pPr>
        <w:ind w:left="709"/>
      </w:pPr>
      <w:r w:rsidRPr="00BD7182">
        <w:t>El conjunto de datos de entrenamiento se tom</w:t>
      </w:r>
      <w:r>
        <w:t xml:space="preserve">ó los primeros 950 valores y de </w:t>
      </w:r>
      <w:r w:rsidRPr="00BD7182">
        <w:t xml:space="preserve">1250 hasta 1670, mientras que el conjunto de prueba seria </w:t>
      </w:r>
      <w:r w:rsidR="00340CE9">
        <w:t>desde 950 hasta 1250 y de 1670 hasta el total.</w:t>
      </w:r>
    </w:p>
    <w:p w14:paraId="363092EE" w14:textId="26BF0537" w:rsidR="00340CE9" w:rsidRPr="00BD7182" w:rsidRDefault="00340CE9" w:rsidP="00BD7182">
      <w:pPr>
        <w:ind w:left="709"/>
      </w:pPr>
      <w:r>
        <w:t xml:space="preserve">Resultado: </w:t>
      </w:r>
      <w:r w:rsidRPr="00903AAA">
        <w:rPr>
          <w:rFonts w:ascii="Courier New" w:hAnsi="Courier New" w:cs="Courier New"/>
          <w:color w:val="212121"/>
          <w:sz w:val="21"/>
          <w:szCs w:val="21"/>
          <w:shd w:val="clear" w:color="auto" w:fill="FFFFFF"/>
        </w:rPr>
        <w:t>0.1925068348646164</w:t>
      </w:r>
    </w:p>
    <w:p w14:paraId="77896450" w14:textId="2A7590C3" w:rsidR="00340CE9" w:rsidRPr="00340CE9" w:rsidRDefault="00340CE9" w:rsidP="00340CE9">
      <w:pPr>
        <w:pStyle w:val="Prrafodelista"/>
        <w:numPr>
          <w:ilvl w:val="0"/>
          <w:numId w:val="18"/>
        </w:numPr>
        <w:rPr>
          <w:rFonts w:ascii="Courier New" w:hAnsi="Courier New" w:cs="Courier New"/>
          <w:color w:val="000000"/>
          <w:sz w:val="21"/>
          <w:szCs w:val="21"/>
        </w:rPr>
      </w:pPr>
      <w:r>
        <w:t>Prueba 3 variando las fechas de entrenamiento y prueba</w:t>
      </w:r>
    </w:p>
    <w:p w14:paraId="2FFD6843" w14:textId="5AFAD379" w:rsidR="00340CE9" w:rsidRDefault="00340CE9" w:rsidP="00340CE9">
      <w:pPr>
        <w:shd w:val="clear" w:color="auto" w:fill="F7F7F7"/>
        <w:spacing w:line="285" w:lineRule="atLeast"/>
        <w:ind w:left="360"/>
        <w:rPr>
          <w:rFonts w:ascii="Courier New" w:hAnsi="Courier New" w:cs="Courier New"/>
          <w:color w:val="000000"/>
          <w:sz w:val="21"/>
          <w:szCs w:val="21"/>
          <w:lang w:val="en-US"/>
        </w:rPr>
      </w:pPr>
      <w:proofErr w:type="spellStart"/>
      <w:r>
        <w:rPr>
          <w:rFonts w:ascii="Courier New" w:hAnsi="Courier New" w:cs="Courier New"/>
          <w:color w:val="000000"/>
          <w:sz w:val="21"/>
          <w:szCs w:val="21"/>
          <w:lang w:val="en-US"/>
        </w:rPr>
        <w:t>train_df</w:t>
      </w:r>
      <w:proofErr w:type="spellEnd"/>
      <w:r w:rsidRPr="00340CE9">
        <w:rPr>
          <w:rFonts w:ascii="Courier New" w:hAnsi="Courier New" w:cs="Courier New"/>
          <w:color w:val="000000"/>
          <w:sz w:val="21"/>
          <w:szCs w:val="21"/>
          <w:lang w:val="en-US"/>
        </w:rPr>
        <w:t xml:space="preserve"> </w:t>
      </w:r>
      <w:r>
        <w:rPr>
          <w:rFonts w:ascii="Courier New" w:hAnsi="Courier New" w:cs="Courier New"/>
          <w:color w:val="000000"/>
          <w:sz w:val="21"/>
          <w:szCs w:val="21"/>
          <w:lang w:val="en-US"/>
        </w:rPr>
        <w:t xml:space="preserve">=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00</w:t>
      </w:r>
      <w:r>
        <w:rPr>
          <w:rFonts w:ascii="Courier New" w:hAnsi="Courier New" w:cs="Courier New"/>
          <w:color w:val="000000"/>
          <w:sz w:val="21"/>
          <w:szCs w:val="21"/>
          <w:lang w:val="en-US"/>
        </w:rPr>
        <w:t>]</w:t>
      </w:r>
    </w:p>
    <w:p w14:paraId="3382A22F" w14:textId="2B4FAA74"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proofErr w:type="spellStart"/>
      <w:r w:rsidRPr="00340CE9">
        <w:rPr>
          <w:rFonts w:ascii="Courier New" w:hAnsi="Courier New" w:cs="Courier New"/>
          <w:color w:val="000000"/>
          <w:sz w:val="21"/>
          <w:szCs w:val="21"/>
          <w:lang w:val="en-US"/>
        </w:rPr>
        <w:t>test_df</w:t>
      </w:r>
      <w:proofErr w:type="spellEnd"/>
      <w:r w:rsidRPr="00340CE9">
        <w:rPr>
          <w:rFonts w:ascii="Courier New" w:hAnsi="Courier New" w:cs="Courier New"/>
          <w:color w:val="000000"/>
          <w:sz w:val="21"/>
          <w:szCs w:val="21"/>
          <w:lang w:val="en-US"/>
        </w:rPr>
        <w:t xml:space="preserve">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95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250</w:t>
      </w:r>
      <w:r w:rsidRPr="00340CE9">
        <w:rPr>
          <w:rFonts w:ascii="Courier New" w:hAnsi="Courier New" w:cs="Courier New"/>
          <w:color w:val="000000"/>
          <w:sz w:val="21"/>
          <w:szCs w:val="21"/>
          <w:lang w:val="en-US"/>
        </w:rPr>
        <w:t>]</w:t>
      </w:r>
    </w:p>
    <w:p w14:paraId="258F92A4" w14:textId="77777777"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r w:rsidRPr="00340CE9">
        <w:rPr>
          <w:rFonts w:ascii="Courier New" w:hAnsi="Courier New" w:cs="Courier New"/>
          <w:color w:val="000000"/>
          <w:sz w:val="21"/>
          <w:szCs w:val="21"/>
          <w:lang w:val="en-US"/>
        </w:rPr>
        <w:t xml:space="preserve">train_df2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25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500</w:t>
      </w:r>
      <w:r w:rsidRPr="00340CE9">
        <w:rPr>
          <w:rFonts w:ascii="Courier New" w:hAnsi="Courier New" w:cs="Courier New"/>
          <w:color w:val="000000"/>
          <w:sz w:val="21"/>
          <w:szCs w:val="21"/>
          <w:lang w:val="en-US"/>
        </w:rPr>
        <w:t>]</w:t>
      </w:r>
    </w:p>
    <w:p w14:paraId="6C25A68E" w14:textId="638FB048"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r w:rsidRPr="00340CE9">
        <w:rPr>
          <w:rFonts w:ascii="Courier New" w:hAnsi="Courier New" w:cs="Courier New"/>
          <w:color w:val="000000"/>
          <w:sz w:val="21"/>
          <w:szCs w:val="21"/>
          <w:lang w:val="en-US"/>
        </w:rPr>
        <w:t xml:space="preserve">train_df3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136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490</w:t>
      </w:r>
      <w:r w:rsidRPr="00340CE9">
        <w:rPr>
          <w:rFonts w:ascii="Courier New" w:hAnsi="Courier New" w:cs="Courier New"/>
          <w:color w:val="000000"/>
          <w:sz w:val="21"/>
          <w:szCs w:val="21"/>
          <w:lang w:val="en-US"/>
        </w:rPr>
        <w:t>]</w:t>
      </w:r>
    </w:p>
    <w:p w14:paraId="7B738A52" w14:textId="77777777" w:rsidR="00340CE9" w:rsidRPr="00340CE9" w:rsidRDefault="00340CE9" w:rsidP="00340CE9">
      <w:pPr>
        <w:shd w:val="clear" w:color="auto" w:fill="F7F7F7"/>
        <w:spacing w:line="285" w:lineRule="atLeast"/>
        <w:ind w:left="360"/>
        <w:rPr>
          <w:rFonts w:ascii="Courier New" w:hAnsi="Courier New" w:cs="Courier New"/>
          <w:color w:val="000000"/>
          <w:sz w:val="21"/>
          <w:szCs w:val="21"/>
        </w:rPr>
      </w:pPr>
      <w:r w:rsidRPr="00340CE9">
        <w:rPr>
          <w:rFonts w:ascii="Courier New" w:hAnsi="Courier New" w:cs="Courier New"/>
          <w:color w:val="000000"/>
          <w:sz w:val="21"/>
          <w:szCs w:val="21"/>
        </w:rPr>
        <w:t xml:space="preserve">test_df2 = </w:t>
      </w:r>
      <w:proofErr w:type="spellStart"/>
      <w:proofErr w:type="gramStart"/>
      <w:r w:rsidRPr="00340CE9">
        <w:rPr>
          <w:rFonts w:ascii="Courier New" w:hAnsi="Courier New" w:cs="Courier New"/>
          <w:color w:val="000000"/>
          <w:sz w:val="21"/>
          <w:szCs w:val="21"/>
        </w:rPr>
        <w:t>dataset</w:t>
      </w:r>
      <w:proofErr w:type="spellEnd"/>
      <w:r w:rsidRPr="00340CE9">
        <w:rPr>
          <w:rFonts w:ascii="Courier New" w:hAnsi="Courier New" w:cs="Courier New"/>
          <w:color w:val="000000"/>
          <w:sz w:val="21"/>
          <w:szCs w:val="21"/>
        </w:rPr>
        <w:t>[</w:t>
      </w:r>
      <w:proofErr w:type="gramEnd"/>
      <w:r w:rsidRPr="00340CE9">
        <w:rPr>
          <w:rFonts w:ascii="Courier New" w:hAnsi="Courier New" w:cs="Courier New"/>
          <w:color w:val="116644"/>
          <w:sz w:val="21"/>
          <w:szCs w:val="21"/>
        </w:rPr>
        <w:t>1670</w:t>
      </w:r>
      <w:r w:rsidRPr="00340CE9">
        <w:rPr>
          <w:rFonts w:ascii="Courier New" w:hAnsi="Courier New" w:cs="Courier New"/>
          <w:color w:val="000000"/>
          <w:sz w:val="21"/>
          <w:szCs w:val="21"/>
        </w:rPr>
        <w:t>:]</w:t>
      </w:r>
    </w:p>
    <w:p w14:paraId="7B3F4155" w14:textId="3BAFB9AA" w:rsidR="00340CE9" w:rsidRPr="00340CE9" w:rsidRDefault="00340CE9" w:rsidP="00340CE9">
      <w:pPr>
        <w:ind w:left="709"/>
      </w:pPr>
      <w:r w:rsidRPr="00340CE9">
        <w:t xml:space="preserve">En este caso no se utilizaron todos los datos del </w:t>
      </w:r>
      <w:proofErr w:type="spellStart"/>
      <w:r w:rsidRPr="00340CE9">
        <w:t>dataset</w:t>
      </w:r>
      <w:proofErr w:type="spellEnd"/>
    </w:p>
    <w:p w14:paraId="0EF72E16" w14:textId="1CE5EAE5" w:rsidR="00340CE9" w:rsidRPr="00340CE9" w:rsidRDefault="00340CE9" w:rsidP="00340CE9">
      <w:pPr>
        <w:ind w:left="709"/>
      </w:pPr>
      <w:r w:rsidRPr="00340CE9">
        <w:t xml:space="preserve">No se tomaron en cuenta zonas donde hay solo 35 en predictor </w:t>
      </w:r>
      <w:proofErr w:type="spellStart"/>
      <w:r w:rsidRPr="00340CE9">
        <w:t>flag</w:t>
      </w:r>
      <w:proofErr w:type="spellEnd"/>
      <w:r w:rsidRPr="00340CE9">
        <w:t xml:space="preserve"> en un largo lapso de tiempo</w:t>
      </w:r>
      <w:r w:rsidRPr="00340CE9">
        <w:br/>
        <w:t>Resultado 0.1925068348646164</w:t>
      </w:r>
    </w:p>
    <w:p w14:paraId="1922220E" w14:textId="7247590F" w:rsidR="00BD7182" w:rsidRDefault="00BD7182" w:rsidP="00340CE9">
      <w:pPr>
        <w:pStyle w:val="Prrafodelista"/>
      </w:pPr>
    </w:p>
    <w:p w14:paraId="47430CAC" w14:textId="77777777" w:rsidR="00BD7182" w:rsidRDefault="00BD7182" w:rsidP="004833B4"/>
    <w:p w14:paraId="0C025268" w14:textId="77777777" w:rsidR="00D727FF" w:rsidRDefault="00D727FF" w:rsidP="004833B4"/>
    <w:p w14:paraId="248CF812" w14:textId="4045C0E3" w:rsidR="00D727FF" w:rsidRDefault="00D727FF" w:rsidP="004833B4">
      <w:r>
        <w:t>Pasar a Tabla y descripción debajo</w:t>
      </w:r>
    </w:p>
    <w:p w14:paraId="4F15A25B" w14:textId="77777777" w:rsidR="00D727FF" w:rsidRDefault="00D727FF" w:rsidP="004833B4"/>
    <w:p w14:paraId="23422BF2" w14:textId="53DB7DD4" w:rsidR="00EE1887" w:rsidRDefault="00340CE9" w:rsidP="004833B4">
      <w:proofErr w:type="spellStart"/>
      <w:r>
        <w:t>Tambien</w:t>
      </w:r>
      <w:proofErr w:type="spellEnd"/>
      <w:r>
        <w:t xml:space="preserve"> se pasaron por el algoritmo </w:t>
      </w:r>
      <w:proofErr w:type="spellStart"/>
      <w:r>
        <w:t>Hyperband</w:t>
      </w:r>
      <w:proofErr w:type="spellEnd"/>
      <w:r>
        <w:t xml:space="preserve"> diferentes combinaciones de fechas de manera que no solo se probara la versión en que las fechas en orden en prueba y entrenamiento.</w:t>
      </w:r>
    </w:p>
    <w:p w14:paraId="71E73F89" w14:textId="77777777" w:rsidR="00636329" w:rsidRDefault="00636329" w:rsidP="004833B4"/>
    <w:p w14:paraId="4F7D5039" w14:textId="3A0D0577" w:rsidR="00636329" w:rsidRDefault="00636329" w:rsidP="004833B4">
      <w:r>
        <w:t>Siendo los modelos de las pruebas del 20 % y 30% los que obtuvieron mejor resultado los que se utilizaron en un futuro.</w:t>
      </w:r>
    </w:p>
    <w:p w14:paraId="26D34FBA" w14:textId="77777777" w:rsidR="00BD7182" w:rsidRDefault="00BD7182" w:rsidP="004833B4"/>
    <w:p w14:paraId="13A648F9" w14:textId="7B4321E2" w:rsidR="00BD7182" w:rsidRDefault="00BD7182" w:rsidP="004833B4">
      <w:r>
        <w:t>Preguntas</w:t>
      </w:r>
    </w:p>
    <w:p w14:paraId="6D4A26FC" w14:textId="1F0FA0F8" w:rsidR="00BD7182" w:rsidRDefault="00BD7182" w:rsidP="00BD7182">
      <w:pPr>
        <w:pStyle w:val="Prrafodelista"/>
        <w:numPr>
          <w:ilvl w:val="0"/>
          <w:numId w:val="19"/>
        </w:numPr>
      </w:pPr>
      <w:r>
        <w:t xml:space="preserve">Corregir todos al formato español – acrónimo (nombre en inglés) </w:t>
      </w:r>
      <w:r w:rsidRPr="00D727FF">
        <w:rPr>
          <w:highlight w:val="yellow"/>
        </w:rPr>
        <w:t>si</w:t>
      </w:r>
      <w:r>
        <w:t>-no</w:t>
      </w:r>
    </w:p>
    <w:p w14:paraId="2AB5E49A" w14:textId="76E606CD" w:rsidR="00BD7182" w:rsidRDefault="00340CE9" w:rsidP="00BD7182">
      <w:pPr>
        <w:pStyle w:val="Prrafodelista"/>
        <w:numPr>
          <w:ilvl w:val="0"/>
          <w:numId w:val="19"/>
        </w:numPr>
      </w:pPr>
      <w:proofErr w:type="spellStart"/>
      <w:r>
        <w:t>Deberia</w:t>
      </w:r>
      <w:proofErr w:type="spellEnd"/>
      <w:r>
        <w:t xml:space="preserve"> mejorar los </w:t>
      </w:r>
      <w:proofErr w:type="spellStart"/>
      <w:r>
        <w:t>graficos</w:t>
      </w:r>
      <w:proofErr w:type="spellEnd"/>
      <w:r>
        <w:t xml:space="preserve"> de </w:t>
      </w:r>
      <w:proofErr w:type="spellStart"/>
      <w:r>
        <w:t>gru</w:t>
      </w:r>
      <w:proofErr w:type="spellEnd"/>
      <w:r>
        <w:t xml:space="preserve"> y otros</w:t>
      </w:r>
      <w:r w:rsidR="00D727FF">
        <w:t xml:space="preserve"> </w:t>
      </w:r>
      <w:r w:rsidR="00D727FF" w:rsidRPr="00D727FF">
        <w:t>si</w:t>
      </w:r>
      <w:r w:rsidR="00D727FF">
        <w:t>-</w:t>
      </w:r>
      <w:r w:rsidR="00D727FF" w:rsidRPr="00604F28">
        <w:rPr>
          <w:highlight w:val="yellow"/>
        </w:rPr>
        <w:t>no</w:t>
      </w:r>
    </w:p>
    <w:p w14:paraId="01E4931E" w14:textId="5D269DEF" w:rsidR="00BD7182" w:rsidRDefault="00340CE9" w:rsidP="00BD7182">
      <w:pPr>
        <w:pStyle w:val="Prrafodelista"/>
        <w:numPr>
          <w:ilvl w:val="0"/>
          <w:numId w:val="19"/>
        </w:numPr>
      </w:pPr>
      <w:proofErr w:type="spellStart"/>
      <w:r>
        <w:t>Deberia</w:t>
      </w:r>
      <w:proofErr w:type="spellEnd"/>
      <w:r>
        <w:t xml:space="preserve"> agregar un </w:t>
      </w:r>
      <w:r w:rsidR="00604F28">
        <w:t>gráfico</w:t>
      </w:r>
      <w:r>
        <w:t xml:space="preserve"> de la arquitectura utilizada</w:t>
      </w:r>
      <w:r w:rsidR="00D727FF">
        <w:t xml:space="preserve"> </w:t>
      </w:r>
      <w:r w:rsidR="00D727FF" w:rsidRPr="00604F28">
        <w:rPr>
          <w:highlight w:val="yellow"/>
        </w:rPr>
        <w:t>si-</w:t>
      </w:r>
      <w:r w:rsidR="00D727FF">
        <w:t>no</w:t>
      </w:r>
    </w:p>
    <w:p w14:paraId="7B4555AE" w14:textId="4F08728D" w:rsidR="00340CE9" w:rsidRDefault="00340CE9" w:rsidP="00BD7182">
      <w:pPr>
        <w:pStyle w:val="Prrafodelista"/>
        <w:numPr>
          <w:ilvl w:val="0"/>
          <w:numId w:val="19"/>
        </w:numPr>
      </w:pPr>
      <w:r>
        <w:t xml:space="preserve">Los </w:t>
      </w:r>
      <w:r w:rsidR="00604F28">
        <w:t>gráficos</w:t>
      </w:r>
      <w:r>
        <w:t xml:space="preserve"> deberían ser de </w:t>
      </w:r>
      <w:proofErr w:type="spellStart"/>
      <w:r>
        <w:t>autoria</w:t>
      </w:r>
      <w:proofErr w:type="spellEnd"/>
      <w:r>
        <w:t xml:space="preserve"> propia</w:t>
      </w:r>
      <w:r w:rsidR="00D727FF">
        <w:t xml:space="preserve"> </w:t>
      </w:r>
      <w:r w:rsidR="00D727FF" w:rsidRPr="00D727FF">
        <w:t>si</w:t>
      </w:r>
      <w:r w:rsidR="00D727FF">
        <w:t>-</w:t>
      </w:r>
      <w:r w:rsidR="00D727FF" w:rsidRPr="00604F28">
        <w:rPr>
          <w:highlight w:val="yellow"/>
        </w:rPr>
        <w:t>no</w:t>
      </w:r>
    </w:p>
    <w:p w14:paraId="49381E79" w14:textId="64213ABB" w:rsidR="00340CE9" w:rsidRDefault="00340CE9" w:rsidP="00BD7182">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w:t>
      </w:r>
      <w:r w:rsidR="00D727FF">
        <w:t xml:space="preserve"> </w:t>
      </w:r>
      <w:r w:rsidR="00D727FF" w:rsidRPr="00D727FF">
        <w:t>si</w:t>
      </w:r>
      <w:r w:rsidR="00D727FF">
        <w:t>-</w:t>
      </w:r>
      <w:r w:rsidR="00D727FF" w:rsidRPr="00604F28">
        <w:rPr>
          <w:highlight w:val="yellow"/>
        </w:rPr>
        <w:t>no</w:t>
      </w:r>
    </w:p>
    <w:p w14:paraId="4179E345" w14:textId="7986E240" w:rsidR="00340CE9" w:rsidRDefault="00340CE9" w:rsidP="00BD7182">
      <w:pPr>
        <w:pStyle w:val="Prrafodelista"/>
        <w:numPr>
          <w:ilvl w:val="0"/>
          <w:numId w:val="19"/>
        </w:numPr>
      </w:pPr>
      <w:r>
        <w:t>Debería de explicar antes las variables que se afinaron?</w:t>
      </w:r>
      <w:r w:rsidR="00D727FF">
        <w:t xml:space="preserve"> </w:t>
      </w:r>
      <w:r w:rsidR="00D727FF" w:rsidRPr="00604F28">
        <w:rPr>
          <w:highlight w:val="yellow"/>
        </w:rPr>
        <w:t>si</w:t>
      </w:r>
      <w:r w:rsidR="00D727FF">
        <w:t>-no</w:t>
      </w:r>
    </w:p>
    <w:p w14:paraId="28875A64" w14:textId="677663CE" w:rsidR="00340CE9" w:rsidRDefault="00340CE9" w:rsidP="00BD7182">
      <w:pPr>
        <w:pStyle w:val="Prrafodelista"/>
        <w:numPr>
          <w:ilvl w:val="0"/>
          <w:numId w:val="19"/>
        </w:numPr>
      </w:pPr>
      <w:r>
        <w:t xml:space="preserve">Dado que para las pruebas utilizo la palabra prueba y para entrenamiento y prueba también </w:t>
      </w:r>
      <w:proofErr w:type="spellStart"/>
      <w:r>
        <w:t>utilizao</w:t>
      </w:r>
      <w:proofErr w:type="spellEnd"/>
      <w:r>
        <w:t xml:space="preserve"> la palabra prueba debería de cambiar la palabra?</w:t>
      </w:r>
      <w:r w:rsidR="00D727FF">
        <w:t xml:space="preserve"> </w:t>
      </w:r>
      <w:r w:rsidR="00D727FF" w:rsidRPr="00604F28">
        <w:rPr>
          <w:highlight w:val="yellow"/>
        </w:rPr>
        <w:t>si</w:t>
      </w:r>
      <w:r w:rsidR="00D727FF">
        <w:t>-no</w:t>
      </w:r>
    </w:p>
    <w:p w14:paraId="596751C0" w14:textId="78632602" w:rsidR="00636329" w:rsidRDefault="00636329" w:rsidP="00BD7182">
      <w:pPr>
        <w:pStyle w:val="Prrafodelista"/>
        <w:numPr>
          <w:ilvl w:val="0"/>
          <w:numId w:val="19"/>
        </w:numPr>
      </w:pPr>
      <w:r>
        <w:t xml:space="preserve">Palabras en inglés como </w:t>
      </w:r>
      <w:proofErr w:type="spellStart"/>
      <w:r>
        <w:t>hypertuner</w:t>
      </w:r>
      <w:proofErr w:type="spellEnd"/>
      <w:r>
        <w:t xml:space="preserve">, </w:t>
      </w:r>
      <w:proofErr w:type="spellStart"/>
      <w:r>
        <w:t>hyperparameter</w:t>
      </w:r>
      <w:proofErr w:type="spellEnd"/>
      <w:r>
        <w:t xml:space="preserve">, </w:t>
      </w:r>
      <w:proofErr w:type="spellStart"/>
      <w:r>
        <w:t>outlier</w:t>
      </w:r>
      <w:proofErr w:type="spellEnd"/>
      <w:r>
        <w:t xml:space="preserve">, </w:t>
      </w:r>
      <w:proofErr w:type="spellStart"/>
      <w:r>
        <w:t>dataframe</w:t>
      </w:r>
      <w:proofErr w:type="spellEnd"/>
      <w:r>
        <w:t xml:space="preserve">, </w:t>
      </w:r>
      <w:proofErr w:type="spellStart"/>
      <w:r>
        <w:t>hyperband</w:t>
      </w:r>
      <w:proofErr w:type="spellEnd"/>
      <w:r>
        <w:t xml:space="preserve"> </w:t>
      </w:r>
      <w:proofErr w:type="spellStart"/>
      <w:r>
        <w:t>etc</w:t>
      </w:r>
      <w:proofErr w:type="spellEnd"/>
      <w:r>
        <w:t xml:space="preserve"> todas deberían de traducirse</w:t>
      </w:r>
      <w:proofErr w:type="gramStart"/>
      <w:r>
        <w:t>?</w:t>
      </w:r>
      <w:proofErr w:type="gramEnd"/>
      <w:r>
        <w:t xml:space="preserve"> </w:t>
      </w:r>
      <w:r w:rsidR="00D727FF">
        <w:t xml:space="preserve"> </w:t>
      </w:r>
      <w:r w:rsidR="00D727FF" w:rsidRPr="00D727FF">
        <w:t>si</w:t>
      </w:r>
      <w:r w:rsidR="00D727FF">
        <w:t>-no</w:t>
      </w:r>
    </w:p>
    <w:p w14:paraId="5BB1F584" w14:textId="77777777" w:rsidR="00D727FF" w:rsidRDefault="00636329" w:rsidP="00BD7182">
      <w:pPr>
        <w:pStyle w:val="Prrafodelista"/>
        <w:numPr>
          <w:ilvl w:val="0"/>
          <w:numId w:val="19"/>
        </w:numPr>
      </w:pPr>
      <w:r>
        <w:t xml:space="preserve">Anteriormente me había hablado sobre transfer </w:t>
      </w:r>
      <w:proofErr w:type="spellStart"/>
      <w:r>
        <w:t>learning</w:t>
      </w:r>
      <w:proofErr w:type="spellEnd"/>
      <w:r>
        <w:t xml:space="preserve"> que paso con eso</w:t>
      </w:r>
      <w:proofErr w:type="gramStart"/>
      <w:r>
        <w:t>?</w:t>
      </w:r>
      <w:proofErr w:type="gramEnd"/>
    </w:p>
    <w:p w14:paraId="209770F0" w14:textId="7D1DEE08" w:rsidR="00636329" w:rsidRDefault="00D727FF" w:rsidP="00D727FF">
      <w:pPr>
        <w:pStyle w:val="Prrafodelista"/>
      </w:pPr>
      <w:r w:rsidRPr="00D727FF">
        <w:t>si</w:t>
      </w:r>
      <w:r>
        <w:t>-</w:t>
      </w:r>
      <w:bookmarkStart w:id="59" w:name="_GoBack"/>
      <w:bookmarkEnd w:id="59"/>
      <w:r w:rsidRPr="00604F28">
        <w:rPr>
          <w:highlight w:val="red"/>
        </w:rPr>
        <w:t>no</w:t>
      </w:r>
    </w:p>
    <w:p w14:paraId="3C9CA2AE" w14:textId="77777777" w:rsidR="00EE1887" w:rsidRDefault="00EE1887" w:rsidP="004833B4"/>
    <w:p w14:paraId="00E022BC" w14:textId="77777777" w:rsidR="00CA2963" w:rsidRDefault="00CA2963" w:rsidP="004833B4"/>
    <w:p w14:paraId="0F972519" w14:textId="77777777" w:rsidR="00CA2963" w:rsidRDefault="00CA2963" w:rsidP="004833B4"/>
    <w:p w14:paraId="7F50625A" w14:textId="77777777" w:rsidR="007C0BEA" w:rsidRPr="004D29E2" w:rsidRDefault="007C0BEA" w:rsidP="004833B4"/>
    <w:p w14:paraId="558147EA" w14:textId="77777777" w:rsidR="008A184D" w:rsidRPr="007C0BEA" w:rsidRDefault="008A184D" w:rsidP="004833B4"/>
    <w:p w14:paraId="0EFDBCB1" w14:textId="77777777" w:rsidR="00586985" w:rsidRPr="007C0BEA" w:rsidRDefault="00586985" w:rsidP="004833B4"/>
    <w:p w14:paraId="373C7C43" w14:textId="77777777" w:rsidR="00586985" w:rsidRPr="007C0BEA" w:rsidRDefault="00586985" w:rsidP="004833B4"/>
    <w:p w14:paraId="493DE8C8" w14:textId="77777777" w:rsidR="00C9563E" w:rsidRPr="007C0BEA" w:rsidRDefault="00C9563E" w:rsidP="004833B4"/>
    <w:p w14:paraId="510CFEF1" w14:textId="7A9D4986" w:rsidR="004833B4" w:rsidRPr="007C0BEA" w:rsidRDefault="004833B4">
      <w:pPr>
        <w:spacing w:after="160" w:line="259" w:lineRule="auto"/>
      </w:pPr>
      <w:r w:rsidRPr="007C0BEA">
        <w:br w:type="page"/>
      </w:r>
    </w:p>
    <w:p w14:paraId="3BC796AD" w14:textId="3D1EF5D4" w:rsidR="004833B4" w:rsidRPr="00340CE9" w:rsidRDefault="00C016C7" w:rsidP="004833B4">
      <w:pPr>
        <w:pStyle w:val="Ttulo1"/>
      </w:pPr>
      <w:bookmarkStart w:id="60" w:name="_Toc161158866"/>
      <w:r w:rsidRPr="00340CE9">
        <w:lastRenderedPageBreak/>
        <w:t>Bibliografía</w:t>
      </w:r>
      <w:bookmarkEnd w:id="60"/>
    </w:p>
    <w:p w14:paraId="67C9A925" w14:textId="77777777" w:rsidR="00C016C7" w:rsidRPr="00340CE9" w:rsidRDefault="00C016C7" w:rsidP="00C016C7"/>
    <w:p w14:paraId="58D58227" w14:textId="6233A6AA" w:rsidR="00A66F4A" w:rsidRPr="00F442AB" w:rsidRDefault="008B2A42" w:rsidP="00A66F4A">
      <w:pPr>
        <w:widowControl w:val="0"/>
        <w:autoSpaceDE w:val="0"/>
        <w:autoSpaceDN w:val="0"/>
        <w:adjustRightInd w:val="0"/>
        <w:ind w:left="640" w:hanging="640"/>
        <w:rPr>
          <w:noProof/>
          <w:lang w:val="en-US"/>
        </w:rPr>
      </w:pPr>
      <w:ins w:id="61" w:author="enrique gauto sand" w:date="2022-10-07T17:52:00Z">
        <w:r>
          <w:rPr>
            <w:lang w:val="en-US"/>
          </w:rPr>
          <w:fldChar w:fldCharType="begin" w:fldLock="1"/>
        </w:r>
        <w:r w:rsidRPr="00340CE9">
          <w:instrText>ADDIN Mendeley B</w:instrText>
        </w:r>
        <w:r>
          <w:rPr>
            <w:lang w:val="en-US"/>
          </w:rPr>
          <w:instrText xml:space="preserve">ibliography CSL_BIBLIOGRAPHY </w:instrText>
        </w:r>
      </w:ins>
      <w:r>
        <w:rPr>
          <w:lang w:val="en-US"/>
        </w:rPr>
        <w:fldChar w:fldCharType="separate"/>
      </w:r>
      <w:r w:rsidR="00A66F4A" w:rsidRPr="00F442AB">
        <w:rPr>
          <w:noProof/>
          <w:lang w:val="en-US"/>
        </w:rPr>
        <w:t>[1]</w:t>
      </w:r>
      <w:r w:rsidR="00A66F4A" w:rsidRPr="00F442AB">
        <w:rPr>
          <w:noProof/>
          <w:lang w:val="en-US"/>
        </w:rPr>
        <w:tab/>
        <w:t xml:space="preserve">N. Petluri and E. Al-Masri, “Web Traffic Prediction of Wikipedia Pages,” </w:t>
      </w:r>
      <w:r w:rsidR="00A66F4A" w:rsidRPr="00F442AB">
        <w:rPr>
          <w:i/>
          <w:iCs/>
          <w:noProof/>
          <w:lang w:val="en-US"/>
        </w:rPr>
        <w:t>Proc. - 2018 IEEE Int. Conf. Big Data, Big Data 2018</w:t>
      </w:r>
      <w:r w:rsidR="00A66F4A" w:rsidRPr="00F442AB">
        <w:rPr>
          <w:noProof/>
          <w:lang w:val="en-US"/>
        </w:rPr>
        <w:t>, pp. 5427–5429, 2019.</w:t>
      </w:r>
    </w:p>
    <w:p w14:paraId="11EF0663"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w:t>
      </w:r>
      <w:r w:rsidRPr="00F442AB">
        <w:rPr>
          <w:noProof/>
          <w:lang w:val="en-US"/>
        </w:rPr>
        <w:tab/>
        <w:t xml:space="preserve">D. Quoc Nguyen, M. Nguyet Phan, and I. Zelinka, “Periodic Time Series Forecasting with Bidirectional Long Short-Term Memory: Periodic Time Series Forecasting with Bidirectional LSTM,” </w:t>
      </w:r>
      <w:r w:rsidRPr="00F442AB">
        <w:rPr>
          <w:i/>
          <w:iCs/>
          <w:noProof/>
          <w:lang w:val="en-US"/>
        </w:rPr>
        <w:t>ACM Int. Conf. Proceeding Ser.</w:t>
      </w:r>
      <w:r w:rsidRPr="00F442AB">
        <w:rPr>
          <w:noProof/>
          <w:lang w:val="en-US"/>
        </w:rPr>
        <w:t>, pp. 60–64, 2021.</w:t>
      </w:r>
    </w:p>
    <w:p w14:paraId="19D4ACE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w:t>
      </w:r>
      <w:r w:rsidRPr="00F442AB">
        <w:rPr>
          <w:noProof/>
          <w:lang w:val="en-US"/>
        </w:rPr>
        <w:tab/>
        <w:t>V. Kotu and B. Deshpande, “Chapter 12 - Time Series Forecasting,” V. Kotu and B. B. T.-D. S. (Second E. Deshpande, Eds. Morgan Kaufmann, 2019, pp. 395–445.</w:t>
      </w:r>
    </w:p>
    <w:p w14:paraId="0EF8EDF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4]</w:t>
      </w:r>
      <w:r w:rsidRPr="00F442AB">
        <w:rPr>
          <w:noProof/>
          <w:lang w:val="en-US"/>
        </w:rPr>
        <w:tab/>
        <w:t xml:space="preserve">K. Zhou, W. Wang, L. Huang, and B. Liu, “Comparative study on the time series forecasting of web traffic based on statistical model and Generative Adversarial model,” </w:t>
      </w:r>
      <w:r w:rsidRPr="00F442AB">
        <w:rPr>
          <w:i/>
          <w:iCs/>
          <w:noProof/>
          <w:lang w:val="en-US"/>
        </w:rPr>
        <w:t>Knowledge-Based Syst.</w:t>
      </w:r>
      <w:r w:rsidRPr="00F442AB">
        <w:rPr>
          <w:noProof/>
          <w:lang w:val="en-US"/>
        </w:rPr>
        <w:t>, vol. 213, p. 106467, Feb. 2021.</w:t>
      </w:r>
    </w:p>
    <w:p w14:paraId="7ECDAF02"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5]</w:t>
      </w:r>
      <w:r w:rsidRPr="00F442AB">
        <w:rPr>
          <w:noProof/>
          <w:lang w:val="en-US"/>
        </w:rPr>
        <w:tab/>
        <w:t xml:space="preserve">S. Hochreiter and J. Schmidhuber, “Long Short-Term Memory,” </w:t>
      </w:r>
      <w:r w:rsidRPr="00F442AB">
        <w:rPr>
          <w:i/>
          <w:iCs/>
          <w:noProof/>
          <w:lang w:val="en-US"/>
        </w:rPr>
        <w:t>Neural Comput.</w:t>
      </w:r>
      <w:r w:rsidRPr="00F442AB">
        <w:rPr>
          <w:noProof/>
          <w:lang w:val="en-US"/>
        </w:rPr>
        <w:t>, vol. 9, no. 8, pp. 1735–1780, Nov. 1997.</w:t>
      </w:r>
    </w:p>
    <w:p w14:paraId="33BFEC3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6]</w:t>
      </w:r>
      <w:r w:rsidRPr="00F442AB">
        <w:rPr>
          <w:noProof/>
          <w:lang w:val="en-US"/>
        </w:rPr>
        <w:tab/>
        <w:t xml:space="preserve">K. Zhou, W. Wang, L. Huang, and B. Liu, “Comparative study on the time series forecasting of web traffic based on statistical model and Generative Adversarial model,” </w:t>
      </w:r>
      <w:r w:rsidRPr="00F442AB">
        <w:rPr>
          <w:i/>
          <w:iCs/>
          <w:noProof/>
          <w:lang w:val="en-US"/>
        </w:rPr>
        <w:t>Knowledge-Based Syst.</w:t>
      </w:r>
      <w:r w:rsidRPr="00F442AB">
        <w:rPr>
          <w:noProof/>
          <w:lang w:val="en-US"/>
        </w:rPr>
        <w:t>, vol. 213, Feb. 2021.</w:t>
      </w:r>
    </w:p>
    <w:p w14:paraId="64D5E9FF"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7]</w:t>
      </w:r>
      <w:r w:rsidRPr="00F442AB">
        <w:rPr>
          <w:noProof/>
          <w:lang w:val="en-US"/>
        </w:rPr>
        <w:tab/>
        <w:t>“Prophet: forecasting at scale.” [Online]. Available: https://research.facebook.com/blog/2017/2/prophet-forecasting-at-scale/. [Accessed: 24-Oct-2020].</w:t>
      </w:r>
    </w:p>
    <w:p w14:paraId="7D7ECAA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8]</w:t>
      </w:r>
      <w:r w:rsidRPr="00F442AB">
        <w:rPr>
          <w:noProof/>
          <w:lang w:val="en-US"/>
        </w:rPr>
        <w:tab/>
        <w:t xml:space="preserve">R. Casado-Vara, A. M. del Rey, D. Pérez-Palau, L. De-La-fuente-valentín, and J. M. Corchado, “Web Traffic Time Series Forecasting Using LSTM Neural Networks with Distributed Asynchronous Training,” </w:t>
      </w:r>
      <w:r w:rsidRPr="00F442AB">
        <w:rPr>
          <w:i/>
          <w:iCs/>
          <w:noProof/>
          <w:lang w:val="en-US"/>
        </w:rPr>
        <w:t>Math. 2021, Vol. 9, Page 421</w:t>
      </w:r>
      <w:r w:rsidRPr="00F442AB">
        <w:rPr>
          <w:noProof/>
          <w:lang w:val="en-US"/>
        </w:rPr>
        <w:t>, vol. 9, no. 4, p. 421, Feb. 2021.</w:t>
      </w:r>
    </w:p>
    <w:p w14:paraId="0432566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9]</w:t>
      </w:r>
      <w:r w:rsidRPr="00F442AB">
        <w:rPr>
          <w:noProof/>
          <w:lang w:val="en-US"/>
        </w:rPr>
        <w:tab/>
        <w:t xml:space="preserve">W. Wang and Y. Lu, “Analysis of the Mean Absolute Error (MAE) and the Root Mean Square Error (RMSE) in Assessing Rounding Model,” in </w:t>
      </w:r>
      <w:r w:rsidRPr="00F442AB">
        <w:rPr>
          <w:i/>
          <w:iCs/>
          <w:noProof/>
          <w:lang w:val="en-US"/>
        </w:rPr>
        <w:t>IOP Conference Series: Materials Science and Engineering</w:t>
      </w:r>
      <w:r w:rsidRPr="00F442AB">
        <w:rPr>
          <w:noProof/>
          <w:lang w:val="en-US"/>
        </w:rPr>
        <w:t>, 2018, vol. 324, no. 1.</w:t>
      </w:r>
    </w:p>
    <w:p w14:paraId="1A292ACC"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0]</w:t>
      </w:r>
      <w:r w:rsidRPr="00F442AB">
        <w:rPr>
          <w:noProof/>
          <w:lang w:val="en-US"/>
        </w:rPr>
        <w:tab/>
        <w:t xml:space="preserve">G. P. Meyer, “An Alternative Probabilistic Interpretation of the Huber Loss,” in </w:t>
      </w:r>
      <w:r w:rsidRPr="00F442AB">
        <w:rPr>
          <w:i/>
          <w:iCs/>
          <w:noProof/>
          <w:lang w:val="en-US"/>
        </w:rPr>
        <w:t>Proceedings of the IEEE Computer Society Conference on Computer Vision and Pattern Recognition</w:t>
      </w:r>
      <w:r w:rsidRPr="00F442AB">
        <w:rPr>
          <w:noProof/>
          <w:lang w:val="en-US"/>
        </w:rPr>
        <w:t>, 2021, pp. 5257–5265.</w:t>
      </w:r>
    </w:p>
    <w:p w14:paraId="385BA03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1]</w:t>
      </w:r>
      <w:r w:rsidRPr="00F442AB">
        <w:rPr>
          <w:noProof/>
          <w:lang w:val="en-US"/>
        </w:rPr>
        <w:tab/>
        <w:t xml:space="preserve">K. Cho </w:t>
      </w:r>
      <w:r w:rsidRPr="00F442AB">
        <w:rPr>
          <w:i/>
          <w:iCs/>
          <w:noProof/>
          <w:lang w:val="en-US"/>
        </w:rPr>
        <w:t>et al.</w:t>
      </w:r>
      <w:r w:rsidRPr="00F442AB">
        <w:rPr>
          <w:noProof/>
          <w:lang w:val="en-US"/>
        </w:rPr>
        <w:t xml:space="preserve">, “Learning phrase representations using RNN encoder-decoder for statistical machine translation,” in </w:t>
      </w:r>
      <w:r w:rsidRPr="00F442AB">
        <w:rPr>
          <w:i/>
          <w:iCs/>
          <w:noProof/>
          <w:lang w:val="en-US"/>
        </w:rPr>
        <w:t>EMNLP 2014 - 2014 Conference on Empirical Methods in Natural Language Processing, Proceedings of the Conference</w:t>
      </w:r>
      <w:r w:rsidRPr="00F442AB">
        <w:rPr>
          <w:noProof/>
          <w:lang w:val="en-US"/>
        </w:rPr>
        <w:t>, 2014, pp. 1724–1734.</w:t>
      </w:r>
    </w:p>
    <w:p w14:paraId="2E1F0C9E"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2]</w:t>
      </w:r>
      <w:r w:rsidRPr="00F442AB">
        <w:rPr>
          <w:noProof/>
          <w:lang w:val="en-US"/>
        </w:rPr>
        <w:tab/>
        <w:t>“Web Traffic Time Series Forecasting,” 2017. [Online]. Available: https://www.kaggle.com/c/web-traffic-time-series-forecasting/discussion/39367. [Accessed: 12-Oct-2022].</w:t>
      </w:r>
    </w:p>
    <w:p w14:paraId="7833D5AC"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3]</w:t>
      </w:r>
      <w:r w:rsidRPr="00F442AB">
        <w:rPr>
          <w:noProof/>
          <w:lang w:val="en-US"/>
        </w:rPr>
        <w:tab/>
        <w:t>“Choosing the correct error metric: MAPE vs. sMAPE,” 2020. [Online]. Available: https://towardsdatascience.com/choosing-the-correct-error-metric-mape-vs-smape-5328dec53fac. [Accessed: 12-Oct-2022].</w:t>
      </w:r>
    </w:p>
    <w:p w14:paraId="7799243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4]</w:t>
      </w:r>
      <w:r w:rsidRPr="00F442AB">
        <w:rPr>
          <w:noProof/>
          <w:lang w:val="en-US"/>
        </w:rPr>
        <w:tab/>
        <w:t xml:space="preserve">C. Kuranga and N. Pillay, “A comparative study of nonlinear regression and autoregressive techniques in hybrid with particle swarm optimization for time-series forecasting,” </w:t>
      </w:r>
      <w:r w:rsidRPr="00F442AB">
        <w:rPr>
          <w:i/>
          <w:iCs/>
          <w:noProof/>
          <w:lang w:val="en-US"/>
        </w:rPr>
        <w:t>Expert Syst. Appl.</w:t>
      </w:r>
      <w:r w:rsidRPr="00F442AB">
        <w:rPr>
          <w:noProof/>
          <w:lang w:val="en-US"/>
        </w:rPr>
        <w:t>, vol. 190, Mar. 2022.</w:t>
      </w:r>
    </w:p>
    <w:p w14:paraId="491022A2"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5]</w:t>
      </w:r>
      <w:r w:rsidRPr="00F442AB">
        <w:rPr>
          <w:noProof/>
          <w:lang w:val="en-US"/>
        </w:rPr>
        <w:tab/>
        <w:t xml:space="preserve">P. Khanarsa, A. Luangsodsai, K. Sinapiromsaran, I. F. Astachova, K. A. </w:t>
      </w:r>
      <w:r w:rsidRPr="00F442AB">
        <w:rPr>
          <w:noProof/>
          <w:lang w:val="en-US"/>
        </w:rPr>
        <w:lastRenderedPageBreak/>
        <w:t xml:space="preserve">Makoviy, and Y. V Khitskova, “Possibilities for predicting the state of usability web resources,” </w:t>
      </w:r>
      <w:r w:rsidRPr="00F442AB">
        <w:rPr>
          <w:i/>
          <w:iCs/>
          <w:noProof/>
          <w:lang w:val="en-US"/>
        </w:rPr>
        <w:t>J. Phys. Conf. Ser.</w:t>
      </w:r>
      <w:r w:rsidRPr="00F442AB">
        <w:rPr>
          <w:noProof/>
          <w:lang w:val="en-US"/>
        </w:rPr>
        <w:t>, vol. 1902, no. 1, p. 012029, May 2021.</w:t>
      </w:r>
    </w:p>
    <w:p w14:paraId="0B0D7F0A"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6]</w:t>
      </w:r>
      <w:r w:rsidRPr="00F442AB">
        <w:rPr>
          <w:noProof/>
          <w:lang w:val="en-US"/>
        </w:rPr>
        <w:tab/>
        <w:t>D. Deng, F. Karl, F. Hutter, B. Bischl, and M. Lindauer, “Efficient Automated Deep Learning for Time Series Forecasting,” 2022.</w:t>
      </w:r>
    </w:p>
    <w:p w14:paraId="1FCF6279"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7]</w:t>
      </w:r>
      <w:r w:rsidRPr="00F442AB">
        <w:rPr>
          <w:noProof/>
          <w:lang w:val="en-US"/>
        </w:rPr>
        <w:tab/>
        <w:t xml:space="preserve">S. Xu, C. Han, and C. Ran, “A Time Series Combined Forecasting Model Based on Prophet-LGBM,” </w:t>
      </w:r>
      <w:r w:rsidRPr="00F442AB">
        <w:rPr>
          <w:i/>
          <w:iCs/>
          <w:noProof/>
          <w:lang w:val="en-US"/>
        </w:rPr>
        <w:t>ACM Int. Conf. Proceeding Ser.</w:t>
      </w:r>
      <w:r w:rsidRPr="00F442AB">
        <w:rPr>
          <w:noProof/>
          <w:lang w:val="en-US"/>
        </w:rPr>
        <w:t>, May 2021.</w:t>
      </w:r>
    </w:p>
    <w:p w14:paraId="72018C8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8]</w:t>
      </w:r>
      <w:r w:rsidRPr="00F442AB">
        <w:rPr>
          <w:noProof/>
          <w:lang w:val="en-US"/>
        </w:rPr>
        <w:tab/>
        <w:t>“The M3-Competition Database.” [Online]. Available: https://forecasters.org/resources/time-series-data/m3-competition/. [Accessed: 18-Oct-2022].</w:t>
      </w:r>
    </w:p>
    <w:p w14:paraId="407814D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9]</w:t>
      </w:r>
      <w:r w:rsidRPr="00F442AB">
        <w:rPr>
          <w:noProof/>
          <w:lang w:val="en-US"/>
        </w:rPr>
        <w:tab/>
        <w:t>A. Botchkarev, “Performance Metrics (Error Measures) in Machine Learning Regression, Forecasting and Prognostics: Properties and Typology,” 2018.</w:t>
      </w:r>
    </w:p>
    <w:p w14:paraId="59C37BC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0]</w:t>
      </w:r>
      <w:r w:rsidRPr="00F442AB">
        <w:rPr>
          <w:noProof/>
          <w:lang w:val="en-US"/>
        </w:rPr>
        <w:tab/>
        <w:t xml:space="preserve">P. Chapman </w:t>
      </w:r>
      <w:r w:rsidRPr="00F442AB">
        <w:rPr>
          <w:i/>
          <w:iCs/>
          <w:noProof/>
          <w:lang w:val="en-US"/>
        </w:rPr>
        <w:t>et al.</w:t>
      </w:r>
      <w:r w:rsidRPr="00F442AB">
        <w:rPr>
          <w:noProof/>
          <w:lang w:val="en-US"/>
        </w:rPr>
        <w:t xml:space="preserve">, “CRISP-DM 1.0: Step-by-step data mining guide,” </w:t>
      </w:r>
      <w:r w:rsidRPr="00F442AB">
        <w:rPr>
          <w:i/>
          <w:iCs/>
          <w:noProof/>
          <w:lang w:val="en-US"/>
        </w:rPr>
        <w:t>SPSS inc</w:t>
      </w:r>
      <w:r w:rsidRPr="00F442AB">
        <w:rPr>
          <w:noProof/>
          <w:lang w:val="en-US"/>
        </w:rPr>
        <w:t>, vol. 9, no. 13, pp. 1–73, 2000.</w:t>
      </w:r>
    </w:p>
    <w:p w14:paraId="3B6F6F2F"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1]</w:t>
      </w:r>
      <w:r w:rsidRPr="00F442AB">
        <w:rPr>
          <w:noProof/>
          <w:lang w:val="en-US"/>
        </w:rPr>
        <w:tab/>
        <w:t xml:space="preserve">C. Schröer, F. Kruse, and J. M. Gómez, “A systematic literature review on applying CRISP-DM process model,” </w:t>
      </w:r>
      <w:r w:rsidRPr="00F442AB">
        <w:rPr>
          <w:i/>
          <w:iCs/>
          <w:noProof/>
          <w:lang w:val="en-US"/>
        </w:rPr>
        <w:t>Procedia Comput. Sci.</w:t>
      </w:r>
      <w:r w:rsidRPr="00F442AB">
        <w:rPr>
          <w:noProof/>
          <w:lang w:val="en-US"/>
        </w:rPr>
        <w:t>, vol. 181, pp. 526–534, 2021.</w:t>
      </w:r>
    </w:p>
    <w:p w14:paraId="3D093045"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2]</w:t>
      </w:r>
      <w:r w:rsidRPr="00F442AB">
        <w:rPr>
          <w:noProof/>
          <w:lang w:val="en-US"/>
        </w:rPr>
        <w:tab/>
        <w:t xml:space="preserve">Python Software Foundation, “Python 3.12.1 documentation.” [Online]. Available: https://docs.python.org/3/. </w:t>
      </w:r>
      <w:r w:rsidRPr="00A66F4A">
        <w:rPr>
          <w:noProof/>
        </w:rPr>
        <w:t>[Accessed: 02-Feb-2024].</w:t>
      </w:r>
    </w:p>
    <w:p w14:paraId="248DAADF"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3]</w:t>
      </w:r>
      <w:r w:rsidRPr="00A66F4A">
        <w:rPr>
          <w:noProof/>
        </w:rPr>
        <w:tab/>
        <w:t xml:space="preserve">Google, “Plataforma de archivos compartidos y almacenamiento personal en la nube - Google.” </w:t>
      </w:r>
      <w:r w:rsidRPr="00F442AB">
        <w:rPr>
          <w:noProof/>
          <w:lang w:val="en-US"/>
        </w:rPr>
        <w:t>[Online]. Available: https://www.google.com/intl/es-419_ar/drive/. [Accessed: 02-Feb-2024].</w:t>
      </w:r>
    </w:p>
    <w:p w14:paraId="69E104C0"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4]</w:t>
      </w:r>
      <w:r w:rsidRPr="00F442AB">
        <w:rPr>
          <w:noProof/>
          <w:lang w:val="en-US"/>
        </w:rPr>
        <w:tab/>
        <w:t xml:space="preserve">Google, “Ayuda de Google.” [Online]. Available: https://support.google.com/. </w:t>
      </w:r>
      <w:r w:rsidRPr="00A66F4A">
        <w:rPr>
          <w:noProof/>
        </w:rPr>
        <w:t>[Accessed: 02-Feb-2024].</w:t>
      </w:r>
    </w:p>
    <w:p w14:paraId="78802E7C"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5]</w:t>
      </w:r>
      <w:r w:rsidRPr="00A66F4A">
        <w:rPr>
          <w:noProof/>
        </w:rPr>
        <w:tab/>
        <w:t xml:space="preserve">Google Lcc, “Ayuda de Google,” </w:t>
      </w:r>
      <w:r w:rsidRPr="00A66F4A">
        <w:rPr>
          <w:i/>
          <w:iCs/>
          <w:noProof/>
        </w:rPr>
        <w:t>Ayuda de Google</w:t>
      </w:r>
      <w:r w:rsidRPr="00A66F4A">
        <w:rPr>
          <w:noProof/>
        </w:rPr>
        <w:t xml:space="preserve">, 2023. </w:t>
      </w:r>
      <w:r w:rsidRPr="00F442AB">
        <w:rPr>
          <w:noProof/>
          <w:lang w:val="en-US"/>
        </w:rPr>
        <w:t>[Online]. Available: https://support.google.com/.</w:t>
      </w:r>
    </w:p>
    <w:p w14:paraId="68844B19"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6]</w:t>
      </w:r>
      <w:r w:rsidRPr="00F442AB">
        <w:rPr>
          <w:noProof/>
          <w:lang w:val="en-US"/>
        </w:rPr>
        <w:tab/>
        <w:t xml:space="preserve">Numpy.org, “NumPy Documentation.” [Online]. Available: https://numpy.org/doc/. </w:t>
      </w:r>
      <w:r w:rsidRPr="00A66F4A">
        <w:rPr>
          <w:noProof/>
        </w:rPr>
        <w:t>[Accessed: 05-Feb-2024].</w:t>
      </w:r>
    </w:p>
    <w:p w14:paraId="3641E842"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7]</w:t>
      </w:r>
      <w:r w:rsidRPr="00A66F4A">
        <w:rPr>
          <w:noProof/>
        </w:rPr>
        <w:tab/>
        <w:t xml:space="preserve">Google Lcc, “TensorFlow es una plataforma de código abierto de extremo a extremo para el aprendizaje automático.” </w:t>
      </w:r>
      <w:r w:rsidRPr="00F442AB">
        <w:rPr>
          <w:noProof/>
          <w:lang w:val="en-US"/>
        </w:rPr>
        <w:t>[Online]. Available: https://www.tensorflow.org/. [Accessed: 05-Feb-2024].</w:t>
      </w:r>
    </w:p>
    <w:p w14:paraId="1977EE37"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8]</w:t>
      </w:r>
      <w:r w:rsidRPr="00F442AB">
        <w:rPr>
          <w:noProof/>
          <w:lang w:val="en-US"/>
        </w:rPr>
        <w:tab/>
        <w:t>“About pandas.” [Online]. Available: https://pandas.pydata.org/about/. [Accessed: 06-Feb-2024].</w:t>
      </w:r>
    </w:p>
    <w:p w14:paraId="28FA7D5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9]</w:t>
      </w:r>
      <w:r w:rsidRPr="00F442AB">
        <w:rPr>
          <w:noProof/>
          <w:lang w:val="en-US"/>
        </w:rPr>
        <w:tab/>
        <w:t>“https://matplotlib.org/.” [Online]. Available: https://matplotlib.org/. [Accessed: 06-Feb-2024].</w:t>
      </w:r>
    </w:p>
    <w:p w14:paraId="2CA71F6A"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0]</w:t>
      </w:r>
      <w:r w:rsidRPr="00F442AB">
        <w:rPr>
          <w:noProof/>
          <w:lang w:val="en-US"/>
        </w:rPr>
        <w:tab/>
        <w:t>Google, “Google Colab.” [Online]. Available: https://research.google.com/colaboratory. [Accessed: 02-Feb-2024].</w:t>
      </w:r>
    </w:p>
    <w:p w14:paraId="226CF0D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1]</w:t>
      </w:r>
      <w:r w:rsidRPr="00F442AB">
        <w:rPr>
          <w:noProof/>
          <w:lang w:val="en-US"/>
        </w:rPr>
        <w:tab/>
        <w:t>GitHub, “Acerca de Git.” [Online]. Available: https://docs.github.com/es/get-started/using-git/about-git. [Accessed: 06-Feb-2024].</w:t>
      </w:r>
    </w:p>
    <w:p w14:paraId="485F241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2]</w:t>
      </w:r>
      <w:r w:rsidRPr="00F442AB">
        <w:rPr>
          <w:noProof/>
          <w:lang w:val="en-US"/>
        </w:rPr>
        <w:tab/>
        <w:t>“Introduction to the Keras Tuner.” [Online]. Available: https://www.tensorflow.org/tutorials/keras/keras_tuner. [Accessed: 15-Feb-2024].</w:t>
      </w:r>
    </w:p>
    <w:p w14:paraId="04F87FF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3]</w:t>
      </w:r>
      <w:r w:rsidRPr="00F442AB">
        <w:rPr>
          <w:noProof/>
          <w:lang w:val="en-US"/>
        </w:rPr>
        <w:tab/>
        <w:t>“Keras FAQ.” [Online]. Available: https://keras.io/getting_started/faq/#. [Accessed: 15-Feb-2024].</w:t>
      </w:r>
    </w:p>
    <w:p w14:paraId="4C51F90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4]</w:t>
      </w:r>
      <w:r w:rsidRPr="00F442AB">
        <w:rPr>
          <w:noProof/>
          <w:lang w:val="en-US"/>
        </w:rPr>
        <w:tab/>
        <w:t>“The base Tuner class.” [Online]. Available: https://keras.io/api/keras_tuner/tuners/base_tuner/. [Accessed: 15-Feb-2024].</w:t>
      </w:r>
    </w:p>
    <w:p w14:paraId="7FCA5FC5"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5]</w:t>
      </w:r>
      <w:r w:rsidRPr="00F442AB">
        <w:rPr>
          <w:noProof/>
          <w:lang w:val="en-US"/>
        </w:rPr>
        <w:tab/>
        <w:t xml:space="preserve">J. Snoek, H. Larochelle, and R. P. Adams, “Practical Bayesian Optimization </w:t>
      </w:r>
      <w:r w:rsidRPr="00F442AB">
        <w:rPr>
          <w:noProof/>
          <w:lang w:val="en-US"/>
        </w:rPr>
        <w:lastRenderedPageBreak/>
        <w:t xml:space="preserve">of Machine Learning Algorithms,” </w:t>
      </w:r>
      <w:r w:rsidRPr="00F442AB">
        <w:rPr>
          <w:i/>
          <w:iCs/>
          <w:noProof/>
          <w:lang w:val="en-US"/>
        </w:rPr>
        <w:t>Adv. Neural Inf. Process. Syst.</w:t>
      </w:r>
      <w:r w:rsidRPr="00F442AB">
        <w:rPr>
          <w:noProof/>
          <w:lang w:val="en-US"/>
        </w:rPr>
        <w:t>, vol. 25, 2012.</w:t>
      </w:r>
    </w:p>
    <w:p w14:paraId="11C9028E"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6]</w:t>
      </w:r>
      <w:r w:rsidRPr="00F442AB">
        <w:rPr>
          <w:noProof/>
          <w:lang w:val="en-US"/>
        </w:rPr>
        <w:tab/>
        <w:t xml:space="preserve">L. Li, K. Jamieson, G. DeSalvo, A. Rostamizadeh, and A. Talwalkar, “Hyperband: A novel bandit-based approach to hyperparameter optimization,” </w:t>
      </w:r>
      <w:r w:rsidRPr="00F442AB">
        <w:rPr>
          <w:i/>
          <w:iCs/>
          <w:noProof/>
          <w:lang w:val="en-US"/>
        </w:rPr>
        <w:t>J. Mach. Learn. Res.</w:t>
      </w:r>
      <w:r w:rsidRPr="00F442AB">
        <w:rPr>
          <w:noProof/>
          <w:lang w:val="en-US"/>
        </w:rPr>
        <w:t>, vol. 18, pp. 1–52, 2018.</w:t>
      </w:r>
    </w:p>
    <w:p w14:paraId="6773A9F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7]</w:t>
      </w:r>
      <w:r w:rsidRPr="00F442AB">
        <w:rPr>
          <w:noProof/>
          <w:lang w:val="en-US"/>
        </w:rPr>
        <w:tab/>
        <w:t xml:space="preserve">J. Bergstra and B. Yoshua, “Random search for hyper-parameter optimization,” </w:t>
      </w:r>
      <w:r w:rsidRPr="00F442AB">
        <w:rPr>
          <w:i/>
          <w:iCs/>
          <w:noProof/>
          <w:lang w:val="en-US"/>
        </w:rPr>
        <w:t>J. Mach. Learn. Res.</w:t>
      </w:r>
      <w:r w:rsidRPr="00F442AB">
        <w:rPr>
          <w:noProof/>
          <w:lang w:val="en-US"/>
        </w:rPr>
        <w:t>, vol. 13, no. 10, pp. 281–305, 2012.</w:t>
      </w:r>
    </w:p>
    <w:p w14:paraId="5B4C8BA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8]</w:t>
      </w:r>
      <w:r w:rsidRPr="00F442AB">
        <w:rPr>
          <w:noProof/>
          <w:lang w:val="en-US"/>
        </w:rPr>
        <w:tab/>
        <w:t xml:space="preserve">W. Rüdiger and J. Hipp, “CRISP-DM : Towards a Standard Process Model for Data Mining,” </w:t>
      </w:r>
      <w:r w:rsidRPr="00F442AB">
        <w:rPr>
          <w:i/>
          <w:iCs/>
          <w:noProof/>
          <w:lang w:val="en-US"/>
        </w:rPr>
        <w:t>Proc. Fourth Int. Conf. Pract. Appl. Knowl. Discov. Data Min.</w:t>
      </w:r>
      <w:r w:rsidRPr="00F442AB">
        <w:rPr>
          <w:noProof/>
          <w:lang w:val="en-US"/>
        </w:rPr>
        <w:t>, no. 24959, pp. 29–39, 2000.</w:t>
      </w:r>
    </w:p>
    <w:p w14:paraId="22954E9F" w14:textId="77777777" w:rsidR="00A66F4A" w:rsidRPr="00A66F4A" w:rsidRDefault="00A66F4A" w:rsidP="00A66F4A">
      <w:pPr>
        <w:widowControl w:val="0"/>
        <w:autoSpaceDE w:val="0"/>
        <w:autoSpaceDN w:val="0"/>
        <w:adjustRightInd w:val="0"/>
        <w:ind w:left="640" w:hanging="640"/>
        <w:rPr>
          <w:noProof/>
        </w:rPr>
      </w:pPr>
      <w:r w:rsidRPr="00A66F4A">
        <w:rPr>
          <w:noProof/>
        </w:rPr>
        <w:t>[39]</w:t>
      </w:r>
      <w:r w:rsidRPr="00A66F4A">
        <w:rPr>
          <w:noProof/>
        </w:rPr>
        <w:tab/>
        <w:t xml:space="preserve">“[UA] Información sobre las agrupaciones de canales.” </w:t>
      </w:r>
      <w:r w:rsidRPr="00F442AB">
        <w:rPr>
          <w:noProof/>
          <w:lang w:val="en-US"/>
        </w:rPr>
        <w:t xml:space="preserve">[Online]. Available: https://support.google.com/analytics/answer/6010097. </w:t>
      </w:r>
      <w:r w:rsidRPr="00A66F4A">
        <w:rPr>
          <w:noProof/>
        </w:rPr>
        <w:t>[Accessed: 07-Feb-2024].</w:t>
      </w:r>
    </w:p>
    <w:p w14:paraId="54F5E6E7" w14:textId="77777777" w:rsidR="00A66F4A" w:rsidRPr="00A66F4A" w:rsidRDefault="00A66F4A" w:rsidP="00A66F4A">
      <w:pPr>
        <w:widowControl w:val="0"/>
        <w:autoSpaceDE w:val="0"/>
        <w:autoSpaceDN w:val="0"/>
        <w:adjustRightInd w:val="0"/>
        <w:ind w:left="640" w:hanging="640"/>
        <w:rPr>
          <w:noProof/>
        </w:rPr>
      </w:pPr>
      <w:r w:rsidRPr="00A66F4A">
        <w:rPr>
          <w:noProof/>
        </w:rPr>
        <w:t>[40]</w:t>
      </w:r>
      <w:r w:rsidRPr="00A66F4A">
        <w:rPr>
          <w:noProof/>
        </w:rPr>
        <w:tab/>
        <w:t xml:space="preserve">“[GA4] Informe ‘Detalles de la tecnología.’” [Online]. </w:t>
      </w:r>
      <w:r w:rsidRPr="00F442AB">
        <w:rPr>
          <w:noProof/>
          <w:lang w:val="en-US"/>
        </w:rPr>
        <w:t xml:space="preserve">Available: https://support.google.com/analytics/answer/12980150. </w:t>
      </w:r>
      <w:r w:rsidRPr="00A66F4A">
        <w:rPr>
          <w:noProof/>
        </w:rPr>
        <w:t>[Accessed: 07-Feb-2023].</w:t>
      </w:r>
    </w:p>
    <w:p w14:paraId="78A80E25" w14:textId="77777777" w:rsidR="00A66F4A" w:rsidRPr="00F442AB" w:rsidRDefault="00A66F4A" w:rsidP="00A66F4A">
      <w:pPr>
        <w:widowControl w:val="0"/>
        <w:autoSpaceDE w:val="0"/>
        <w:autoSpaceDN w:val="0"/>
        <w:adjustRightInd w:val="0"/>
        <w:ind w:left="640" w:hanging="640"/>
        <w:rPr>
          <w:noProof/>
          <w:lang w:val="en-US"/>
        </w:rPr>
      </w:pPr>
      <w:r w:rsidRPr="00A66F4A">
        <w:rPr>
          <w:noProof/>
        </w:rPr>
        <w:t>[41]</w:t>
      </w:r>
      <w:r w:rsidRPr="00A66F4A">
        <w:rPr>
          <w:noProof/>
        </w:rPr>
        <w:tab/>
        <w:t xml:space="preserve">“[UA→GA4] Diferencias entre los datos de Universal Analytics y Google Analytics 4.” </w:t>
      </w:r>
      <w:r w:rsidRPr="00F442AB">
        <w:rPr>
          <w:noProof/>
          <w:lang w:val="en-US"/>
        </w:rPr>
        <w:t>[Online]. Available: https://support.google.com/analytics/answer/9964640. [Accessed: 10-Feb-2024].</w:t>
      </w:r>
    </w:p>
    <w:p w14:paraId="3E6AD632" w14:textId="70D61D5D" w:rsidR="00C016C7" w:rsidRPr="0004583A" w:rsidRDefault="008B2A42" w:rsidP="00C016C7">
      <w:pPr>
        <w:rPr>
          <w:lang w:val="en-US"/>
        </w:rPr>
      </w:pPr>
      <w:ins w:id="62"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Pr="0004583A" w:rsidRDefault="002F2B1E" w:rsidP="005A39A9">
      <w:pPr>
        <w:tabs>
          <w:tab w:val="left" w:pos="5880"/>
        </w:tabs>
        <w:rPr>
          <w:lang w:val="en-US"/>
        </w:rPr>
      </w:pPr>
    </w:p>
    <w:sectPr w:rsidR="002F2B1E" w:rsidRPr="0004583A"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CE5478" w14:textId="77777777" w:rsidR="0025370A" w:rsidRDefault="0025370A" w:rsidP="00F83EC8">
      <w:r>
        <w:separator/>
      </w:r>
    </w:p>
  </w:endnote>
  <w:endnote w:type="continuationSeparator" w:id="0">
    <w:p w14:paraId="5837C5E4" w14:textId="77777777" w:rsidR="0025370A" w:rsidRDefault="0025370A"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1668D5" w:rsidRDefault="001668D5">
        <w:pPr>
          <w:pStyle w:val="Piedepgina"/>
          <w:jc w:val="center"/>
        </w:pPr>
        <w:r>
          <w:fldChar w:fldCharType="begin"/>
        </w:r>
        <w:r>
          <w:instrText>PAGE   \* MERGEFORMAT</w:instrText>
        </w:r>
        <w:r>
          <w:fldChar w:fldCharType="separate"/>
        </w:r>
        <w:r w:rsidR="00604F28">
          <w:rPr>
            <w:noProof/>
          </w:rPr>
          <w:t>6</w:t>
        </w:r>
        <w:r>
          <w:fldChar w:fldCharType="end"/>
        </w:r>
      </w:p>
    </w:sdtContent>
  </w:sdt>
  <w:p w14:paraId="63D41CAA" w14:textId="77777777" w:rsidR="001668D5" w:rsidRDefault="001668D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674A5A" w14:textId="77777777" w:rsidR="0025370A" w:rsidRDefault="0025370A" w:rsidP="00F83EC8">
      <w:r>
        <w:separator/>
      </w:r>
    </w:p>
  </w:footnote>
  <w:footnote w:type="continuationSeparator" w:id="0">
    <w:p w14:paraId="2C1B6084" w14:textId="77777777" w:rsidR="0025370A" w:rsidRDefault="0025370A"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4">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8">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9">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1">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2">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1"/>
  </w:num>
  <w:num w:numId="2">
    <w:abstractNumId w:val="4"/>
  </w:num>
  <w:num w:numId="3">
    <w:abstractNumId w:val="2"/>
  </w:num>
  <w:num w:numId="4">
    <w:abstractNumId w:val="7"/>
  </w:num>
  <w:num w:numId="5">
    <w:abstractNumId w:val="18"/>
  </w:num>
  <w:num w:numId="6">
    <w:abstractNumId w:val="10"/>
  </w:num>
  <w:num w:numId="7">
    <w:abstractNumId w:val="9"/>
  </w:num>
  <w:num w:numId="8">
    <w:abstractNumId w:val="14"/>
  </w:num>
  <w:num w:numId="9">
    <w:abstractNumId w:val="5"/>
  </w:num>
  <w:num w:numId="10">
    <w:abstractNumId w:val="6"/>
  </w:num>
  <w:num w:numId="11">
    <w:abstractNumId w:val="8"/>
  </w:num>
  <w:num w:numId="12">
    <w:abstractNumId w:val="3"/>
  </w:num>
  <w:num w:numId="13">
    <w:abstractNumId w:val="1"/>
  </w:num>
  <w:num w:numId="14">
    <w:abstractNumId w:val="16"/>
  </w:num>
  <w:num w:numId="15">
    <w:abstractNumId w:val="12"/>
  </w:num>
  <w:num w:numId="16">
    <w:abstractNumId w:val="13"/>
  </w:num>
  <w:num w:numId="17">
    <w:abstractNumId w:val="17"/>
  </w:num>
  <w:num w:numId="18">
    <w:abstractNumId w:val="15"/>
  </w:num>
  <w:num w:numId="19">
    <w:abstractNumId w:val="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6D9A"/>
    <w:rsid w:val="00010DC1"/>
    <w:rsid w:val="00013243"/>
    <w:rsid w:val="00013BDE"/>
    <w:rsid w:val="00016EBD"/>
    <w:rsid w:val="00033C01"/>
    <w:rsid w:val="000355FF"/>
    <w:rsid w:val="000356B0"/>
    <w:rsid w:val="00040546"/>
    <w:rsid w:val="00040AD0"/>
    <w:rsid w:val="0004583A"/>
    <w:rsid w:val="00046E28"/>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5160E"/>
    <w:rsid w:val="00165BA6"/>
    <w:rsid w:val="00166821"/>
    <w:rsid w:val="001668D5"/>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343A"/>
    <w:rsid w:val="001F5F59"/>
    <w:rsid w:val="0020376A"/>
    <w:rsid w:val="002047E6"/>
    <w:rsid w:val="00211BFD"/>
    <w:rsid w:val="00213452"/>
    <w:rsid w:val="002157C1"/>
    <w:rsid w:val="00217B50"/>
    <w:rsid w:val="00217BDF"/>
    <w:rsid w:val="002368AB"/>
    <w:rsid w:val="00236AE2"/>
    <w:rsid w:val="0024281C"/>
    <w:rsid w:val="00244E9F"/>
    <w:rsid w:val="00245FB5"/>
    <w:rsid w:val="002535EA"/>
    <w:rsid w:val="0025370A"/>
    <w:rsid w:val="002539E6"/>
    <w:rsid w:val="00255B38"/>
    <w:rsid w:val="00262BF4"/>
    <w:rsid w:val="00263265"/>
    <w:rsid w:val="00263337"/>
    <w:rsid w:val="00263BE3"/>
    <w:rsid w:val="00273149"/>
    <w:rsid w:val="00274284"/>
    <w:rsid w:val="00276189"/>
    <w:rsid w:val="0028002D"/>
    <w:rsid w:val="002836ED"/>
    <w:rsid w:val="00283F34"/>
    <w:rsid w:val="002850ED"/>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15517"/>
    <w:rsid w:val="003207F2"/>
    <w:rsid w:val="00320E68"/>
    <w:rsid w:val="00331C6B"/>
    <w:rsid w:val="003346E1"/>
    <w:rsid w:val="00336E08"/>
    <w:rsid w:val="00336F02"/>
    <w:rsid w:val="00340CE9"/>
    <w:rsid w:val="00341BFA"/>
    <w:rsid w:val="00345742"/>
    <w:rsid w:val="0035012E"/>
    <w:rsid w:val="0035501D"/>
    <w:rsid w:val="0035541F"/>
    <w:rsid w:val="00355867"/>
    <w:rsid w:val="00360090"/>
    <w:rsid w:val="0036489B"/>
    <w:rsid w:val="003744F9"/>
    <w:rsid w:val="003779B0"/>
    <w:rsid w:val="0038337A"/>
    <w:rsid w:val="003909AB"/>
    <w:rsid w:val="003921B6"/>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6025"/>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777A6"/>
    <w:rsid w:val="0048076A"/>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199F"/>
    <w:rsid w:val="005947A0"/>
    <w:rsid w:val="0059538D"/>
    <w:rsid w:val="00597B16"/>
    <w:rsid w:val="005A193D"/>
    <w:rsid w:val="005A2F26"/>
    <w:rsid w:val="005A33CA"/>
    <w:rsid w:val="005A39A9"/>
    <w:rsid w:val="005A532E"/>
    <w:rsid w:val="005A5EA4"/>
    <w:rsid w:val="005B1196"/>
    <w:rsid w:val="005B34E7"/>
    <w:rsid w:val="005B47AF"/>
    <w:rsid w:val="005B66D5"/>
    <w:rsid w:val="005C1041"/>
    <w:rsid w:val="005E2A6A"/>
    <w:rsid w:val="005E390E"/>
    <w:rsid w:val="005E3AF6"/>
    <w:rsid w:val="005E4086"/>
    <w:rsid w:val="005E5236"/>
    <w:rsid w:val="005F348C"/>
    <w:rsid w:val="005F7EB6"/>
    <w:rsid w:val="006007E9"/>
    <w:rsid w:val="0060080C"/>
    <w:rsid w:val="00603979"/>
    <w:rsid w:val="00604F28"/>
    <w:rsid w:val="00605890"/>
    <w:rsid w:val="00607B48"/>
    <w:rsid w:val="0061323D"/>
    <w:rsid w:val="006156DA"/>
    <w:rsid w:val="00615E2C"/>
    <w:rsid w:val="00617748"/>
    <w:rsid w:val="00620051"/>
    <w:rsid w:val="00621CD6"/>
    <w:rsid w:val="00625045"/>
    <w:rsid w:val="00625A8E"/>
    <w:rsid w:val="00625D16"/>
    <w:rsid w:val="00625FF3"/>
    <w:rsid w:val="0063394D"/>
    <w:rsid w:val="00636329"/>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4383"/>
    <w:rsid w:val="00704A91"/>
    <w:rsid w:val="00704E49"/>
    <w:rsid w:val="007066CD"/>
    <w:rsid w:val="00706A87"/>
    <w:rsid w:val="00710D68"/>
    <w:rsid w:val="00715F65"/>
    <w:rsid w:val="00720630"/>
    <w:rsid w:val="00721D5D"/>
    <w:rsid w:val="00726E13"/>
    <w:rsid w:val="00727A74"/>
    <w:rsid w:val="00727DBD"/>
    <w:rsid w:val="00731528"/>
    <w:rsid w:val="007359E3"/>
    <w:rsid w:val="007363D4"/>
    <w:rsid w:val="0074312A"/>
    <w:rsid w:val="00743FEF"/>
    <w:rsid w:val="00745CF4"/>
    <w:rsid w:val="0074609F"/>
    <w:rsid w:val="00746E92"/>
    <w:rsid w:val="0076167A"/>
    <w:rsid w:val="007655C8"/>
    <w:rsid w:val="00765F7A"/>
    <w:rsid w:val="007668D7"/>
    <w:rsid w:val="007709C2"/>
    <w:rsid w:val="00786E2B"/>
    <w:rsid w:val="0078719E"/>
    <w:rsid w:val="00794022"/>
    <w:rsid w:val="007974A2"/>
    <w:rsid w:val="007A4535"/>
    <w:rsid w:val="007A6FF4"/>
    <w:rsid w:val="007A7E64"/>
    <w:rsid w:val="007B5951"/>
    <w:rsid w:val="007B613C"/>
    <w:rsid w:val="007B7446"/>
    <w:rsid w:val="007C0128"/>
    <w:rsid w:val="007C0253"/>
    <w:rsid w:val="007C0643"/>
    <w:rsid w:val="007C0BEA"/>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55F79"/>
    <w:rsid w:val="00860A4E"/>
    <w:rsid w:val="00862844"/>
    <w:rsid w:val="008628D6"/>
    <w:rsid w:val="00863B00"/>
    <w:rsid w:val="008673B2"/>
    <w:rsid w:val="0087074D"/>
    <w:rsid w:val="00872587"/>
    <w:rsid w:val="008733BA"/>
    <w:rsid w:val="008769B0"/>
    <w:rsid w:val="0088236D"/>
    <w:rsid w:val="00884F73"/>
    <w:rsid w:val="00885917"/>
    <w:rsid w:val="0088614E"/>
    <w:rsid w:val="00887728"/>
    <w:rsid w:val="00887EBF"/>
    <w:rsid w:val="008932AA"/>
    <w:rsid w:val="00893573"/>
    <w:rsid w:val="008A0CF1"/>
    <w:rsid w:val="008A184D"/>
    <w:rsid w:val="008A35FD"/>
    <w:rsid w:val="008A621D"/>
    <w:rsid w:val="008B0A5E"/>
    <w:rsid w:val="008B250A"/>
    <w:rsid w:val="008B2A42"/>
    <w:rsid w:val="008C42D1"/>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403"/>
    <w:rsid w:val="00950292"/>
    <w:rsid w:val="00954809"/>
    <w:rsid w:val="00957421"/>
    <w:rsid w:val="00957D70"/>
    <w:rsid w:val="00960A1C"/>
    <w:rsid w:val="009611D7"/>
    <w:rsid w:val="009636D8"/>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B5CC0"/>
    <w:rsid w:val="009C21C4"/>
    <w:rsid w:val="009C22AC"/>
    <w:rsid w:val="009C5A81"/>
    <w:rsid w:val="009D00C6"/>
    <w:rsid w:val="009D33A2"/>
    <w:rsid w:val="009D4817"/>
    <w:rsid w:val="009D4E93"/>
    <w:rsid w:val="009D6A2A"/>
    <w:rsid w:val="009E100A"/>
    <w:rsid w:val="009E23D8"/>
    <w:rsid w:val="009E4F4F"/>
    <w:rsid w:val="009E56D5"/>
    <w:rsid w:val="009E79F5"/>
    <w:rsid w:val="009F20E4"/>
    <w:rsid w:val="009F2CA3"/>
    <w:rsid w:val="009F6452"/>
    <w:rsid w:val="009F651F"/>
    <w:rsid w:val="00A026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66F4A"/>
    <w:rsid w:val="00A70D62"/>
    <w:rsid w:val="00A710BD"/>
    <w:rsid w:val="00A72718"/>
    <w:rsid w:val="00A77175"/>
    <w:rsid w:val="00A839DC"/>
    <w:rsid w:val="00A84671"/>
    <w:rsid w:val="00A8753D"/>
    <w:rsid w:val="00AA2A7C"/>
    <w:rsid w:val="00AA3EC6"/>
    <w:rsid w:val="00AB2566"/>
    <w:rsid w:val="00AB4BD9"/>
    <w:rsid w:val="00AB530C"/>
    <w:rsid w:val="00AC2A53"/>
    <w:rsid w:val="00AC45CB"/>
    <w:rsid w:val="00AC5186"/>
    <w:rsid w:val="00AC5A7B"/>
    <w:rsid w:val="00AC5DE2"/>
    <w:rsid w:val="00AC76DA"/>
    <w:rsid w:val="00AD08DC"/>
    <w:rsid w:val="00AD752A"/>
    <w:rsid w:val="00AE07A6"/>
    <w:rsid w:val="00AF0043"/>
    <w:rsid w:val="00AF2F07"/>
    <w:rsid w:val="00B038BC"/>
    <w:rsid w:val="00B053CE"/>
    <w:rsid w:val="00B170F1"/>
    <w:rsid w:val="00B17DE4"/>
    <w:rsid w:val="00B22837"/>
    <w:rsid w:val="00B234AD"/>
    <w:rsid w:val="00B235AA"/>
    <w:rsid w:val="00B25C4A"/>
    <w:rsid w:val="00B30117"/>
    <w:rsid w:val="00B3027D"/>
    <w:rsid w:val="00B33947"/>
    <w:rsid w:val="00B3766D"/>
    <w:rsid w:val="00B37BC5"/>
    <w:rsid w:val="00B44372"/>
    <w:rsid w:val="00B462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D7182"/>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3C0C"/>
    <w:rsid w:val="00C27538"/>
    <w:rsid w:val="00C33377"/>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2963"/>
    <w:rsid w:val="00CA3640"/>
    <w:rsid w:val="00CA6CBF"/>
    <w:rsid w:val="00CB12E4"/>
    <w:rsid w:val="00CB14F6"/>
    <w:rsid w:val="00CB7577"/>
    <w:rsid w:val="00CD045F"/>
    <w:rsid w:val="00CD21AE"/>
    <w:rsid w:val="00CD5D8B"/>
    <w:rsid w:val="00CD6698"/>
    <w:rsid w:val="00CD7FDC"/>
    <w:rsid w:val="00CE4790"/>
    <w:rsid w:val="00D01FB5"/>
    <w:rsid w:val="00D0645B"/>
    <w:rsid w:val="00D07B82"/>
    <w:rsid w:val="00D10150"/>
    <w:rsid w:val="00D11644"/>
    <w:rsid w:val="00D14BBF"/>
    <w:rsid w:val="00D155C2"/>
    <w:rsid w:val="00D17FCD"/>
    <w:rsid w:val="00D42C24"/>
    <w:rsid w:val="00D44BD5"/>
    <w:rsid w:val="00D44C3A"/>
    <w:rsid w:val="00D46505"/>
    <w:rsid w:val="00D46F85"/>
    <w:rsid w:val="00D5063C"/>
    <w:rsid w:val="00D51D3E"/>
    <w:rsid w:val="00D54DB7"/>
    <w:rsid w:val="00D55110"/>
    <w:rsid w:val="00D55889"/>
    <w:rsid w:val="00D6569F"/>
    <w:rsid w:val="00D679C4"/>
    <w:rsid w:val="00D727FF"/>
    <w:rsid w:val="00D76A14"/>
    <w:rsid w:val="00D84548"/>
    <w:rsid w:val="00D85238"/>
    <w:rsid w:val="00D87281"/>
    <w:rsid w:val="00D925B7"/>
    <w:rsid w:val="00D960B8"/>
    <w:rsid w:val="00D97454"/>
    <w:rsid w:val="00DA2B9C"/>
    <w:rsid w:val="00DA409F"/>
    <w:rsid w:val="00DA5A8B"/>
    <w:rsid w:val="00DA7A36"/>
    <w:rsid w:val="00DB0FEE"/>
    <w:rsid w:val="00DC091E"/>
    <w:rsid w:val="00DC0C96"/>
    <w:rsid w:val="00DC2309"/>
    <w:rsid w:val="00DC40DF"/>
    <w:rsid w:val="00DC6255"/>
    <w:rsid w:val="00DD6235"/>
    <w:rsid w:val="00DD71EB"/>
    <w:rsid w:val="00DD73A5"/>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91454"/>
    <w:rsid w:val="00E953D0"/>
    <w:rsid w:val="00E962A0"/>
    <w:rsid w:val="00E97B62"/>
    <w:rsid w:val="00EA16F1"/>
    <w:rsid w:val="00EA3C52"/>
    <w:rsid w:val="00EA7962"/>
    <w:rsid w:val="00EB04E3"/>
    <w:rsid w:val="00EB0A84"/>
    <w:rsid w:val="00EB28EF"/>
    <w:rsid w:val="00EB2EE4"/>
    <w:rsid w:val="00EB422F"/>
    <w:rsid w:val="00EB5E74"/>
    <w:rsid w:val="00EC1A17"/>
    <w:rsid w:val="00EC3F33"/>
    <w:rsid w:val="00EC54C1"/>
    <w:rsid w:val="00EC557F"/>
    <w:rsid w:val="00ED4E24"/>
    <w:rsid w:val="00ED685B"/>
    <w:rsid w:val="00EE1887"/>
    <w:rsid w:val="00EE389B"/>
    <w:rsid w:val="00EE4A4B"/>
    <w:rsid w:val="00EF1635"/>
    <w:rsid w:val="00EF2F3A"/>
    <w:rsid w:val="00EF38E4"/>
    <w:rsid w:val="00EF51CE"/>
    <w:rsid w:val="00EF5A62"/>
    <w:rsid w:val="00F0136D"/>
    <w:rsid w:val="00F01468"/>
    <w:rsid w:val="00F02965"/>
    <w:rsid w:val="00F16336"/>
    <w:rsid w:val="00F1782E"/>
    <w:rsid w:val="00F30E46"/>
    <w:rsid w:val="00F35368"/>
    <w:rsid w:val="00F369D7"/>
    <w:rsid w:val="00F442AB"/>
    <w:rsid w:val="00F50FC7"/>
    <w:rsid w:val="00F5260B"/>
    <w:rsid w:val="00F56529"/>
    <w:rsid w:val="00F56C52"/>
    <w:rsid w:val="00F57415"/>
    <w:rsid w:val="00F60910"/>
    <w:rsid w:val="00F673B2"/>
    <w:rsid w:val="00F7241D"/>
    <w:rsid w:val="00F74CCE"/>
    <w:rsid w:val="00F83EC8"/>
    <w:rsid w:val="00F84AE3"/>
    <w:rsid w:val="00F86121"/>
    <w:rsid w:val="00F8666A"/>
    <w:rsid w:val="00F8685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nam.edu.ar/" TargetMode="External"/><Relationship Id="rId18" Type="http://schemas.openxmlformats.org/officeDocument/2006/relationships/hyperlink" Target="https://transmedia.unam.edu.a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transmedia.unam.edu.ar/"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editorial.unam.edu.ar/"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unam.edu.ar/" TargetMode="External"/><Relationship Id="rId20" Type="http://schemas.openxmlformats.org/officeDocument/2006/relationships/hyperlink" Target="https://editorial.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nsmedia.unam.edu.ar/"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transmedia.unam.edu.ar/" TargetMode="External"/><Relationship Id="rId23" Type="http://schemas.openxmlformats.org/officeDocument/2006/relationships/hyperlink" Target="https://transmedia.unam.edu.ar/" TargetMode="External"/><Relationship Id="rId28" Type="http://schemas.openxmlformats.org/officeDocument/2006/relationships/theme" Target="theme/theme1.xml"/><Relationship Id="rId10" Type="http://schemas.openxmlformats.org/officeDocument/2006/relationships/hyperlink" Target="https://editorial.unam.edu.ar/" TargetMode="External"/><Relationship Id="rId19" Type="http://schemas.openxmlformats.org/officeDocument/2006/relationships/hyperlink" Target="https://unam.edu.ar/" TargetMode="External"/><Relationship Id="rId4" Type="http://schemas.openxmlformats.org/officeDocument/2006/relationships/settings" Target="settings.xml"/><Relationship Id="rId9" Type="http://schemas.openxmlformats.org/officeDocument/2006/relationships/hyperlink" Target="https://unam.edu.ar/" TargetMode="External"/><Relationship Id="rId14" Type="http://schemas.openxmlformats.org/officeDocument/2006/relationships/hyperlink" Target="https://editorial.unam.edu.ar/" TargetMode="External"/><Relationship Id="rId22" Type="http://schemas.openxmlformats.org/officeDocument/2006/relationships/hyperlink" Target="https://unam.edu.ar/" TargetMode="External"/><Relationship Id="rId27"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80127-D8DA-4371-B64E-BD1B96289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0</TotalTime>
  <Pages>32</Pages>
  <Words>27005</Words>
  <Characters>148531</Characters>
  <Application>Microsoft Office Word</Application>
  <DocSecurity>0</DocSecurity>
  <Lines>1237</Lines>
  <Paragraphs>3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Usuario</cp:lastModifiedBy>
  <cp:revision>40</cp:revision>
  <dcterms:created xsi:type="dcterms:W3CDTF">2021-11-16T12:19:00Z</dcterms:created>
  <dcterms:modified xsi:type="dcterms:W3CDTF">2024-03-2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